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3CB636E" w14:textId="228117FF" w:rsidR="00E66124" w:rsidRPr="006A074F" w:rsidRDefault="00985073" w:rsidP="0047351F">
      <w:pPr>
        <w:spacing w:after="200" w:line="276" w:lineRule="auto"/>
        <w:jc w:val="center"/>
        <w:rPr>
          <w:rFonts w:ascii="Times New Roman" w:eastAsia="Arial" w:hAnsi="Times New Roman" w:cs="Times New Roman"/>
          <w:bCs/>
          <w:sz w:val="28"/>
          <w:szCs w:val="28"/>
        </w:rPr>
      </w:pPr>
      <w:r w:rsidRPr="006A074F">
        <w:rPr>
          <w:rFonts w:ascii="Times New Roman" w:eastAsia="Arial" w:hAnsi="Times New Roman" w:cs="Times New Roman"/>
          <w:bCs/>
          <w:sz w:val="28"/>
          <w:szCs w:val="28"/>
        </w:rPr>
        <w:t xml:space="preserve">Departamento de Ciencias de la </w:t>
      </w:r>
      <w:r w:rsidR="00C37C8C" w:rsidRPr="006A074F">
        <w:rPr>
          <w:rFonts w:ascii="Times New Roman" w:eastAsia="Arial" w:hAnsi="Times New Roman" w:cs="Times New Roman"/>
          <w:bCs/>
          <w:sz w:val="28"/>
          <w:szCs w:val="28"/>
        </w:rPr>
        <w:t>Computación (</w:t>
      </w:r>
      <w:r w:rsidRPr="006A074F">
        <w:rPr>
          <w:rFonts w:ascii="Times New Roman" w:eastAsia="Arial" w:hAnsi="Times New Roman" w:cs="Times New Roman"/>
          <w:bCs/>
          <w:sz w:val="28"/>
          <w:szCs w:val="28"/>
        </w:rPr>
        <w:t>DCCO)</w:t>
      </w:r>
    </w:p>
    <w:p w14:paraId="66E65C99" w14:textId="03240BD4" w:rsidR="00E66124" w:rsidRPr="006A074F" w:rsidRDefault="00985073" w:rsidP="0047351F">
      <w:pPr>
        <w:spacing w:after="200" w:line="276" w:lineRule="auto"/>
        <w:jc w:val="center"/>
        <w:rPr>
          <w:rFonts w:ascii="Times New Roman" w:eastAsia="Arial" w:hAnsi="Times New Roman" w:cs="Times New Roman"/>
          <w:bCs/>
          <w:sz w:val="28"/>
          <w:szCs w:val="28"/>
        </w:rPr>
      </w:pPr>
      <w:r w:rsidRPr="006A074F">
        <w:rPr>
          <w:rFonts w:ascii="Times New Roman" w:eastAsia="Arial" w:hAnsi="Times New Roman" w:cs="Times New Roman"/>
          <w:bCs/>
          <w:sz w:val="28"/>
          <w:szCs w:val="28"/>
        </w:rPr>
        <w:t>I</w:t>
      </w:r>
      <w:r w:rsidR="006EB45C" w:rsidRPr="006A074F">
        <w:rPr>
          <w:rFonts w:ascii="Times New Roman" w:eastAsia="Arial" w:hAnsi="Times New Roman" w:cs="Times New Roman"/>
          <w:bCs/>
          <w:sz w:val="28"/>
          <w:szCs w:val="28"/>
        </w:rPr>
        <w:t>ngeniería en Tecnologías de la Información</w:t>
      </w:r>
    </w:p>
    <w:p w14:paraId="2E7B482D" w14:textId="795DD93C" w:rsidR="00E66124" w:rsidRPr="006A074F" w:rsidRDefault="00D26A20" w:rsidP="0047351F">
      <w:pPr>
        <w:spacing w:after="0"/>
        <w:jc w:val="center"/>
        <w:rPr>
          <w:rFonts w:ascii="Times New Roman" w:eastAsia="Arial" w:hAnsi="Times New Roman" w:cs="Times New Roman"/>
          <w:bCs/>
          <w:sz w:val="28"/>
          <w:szCs w:val="28"/>
        </w:rPr>
      </w:pPr>
      <w:r w:rsidRPr="006A074F">
        <w:rPr>
          <w:rFonts w:ascii="Times New Roman" w:eastAsia="Arial" w:hAnsi="Times New Roman" w:cs="Times New Roman"/>
          <w:bCs/>
          <w:sz w:val="28"/>
          <w:szCs w:val="28"/>
        </w:rPr>
        <w:t>Metodología de Desarrollo de Software</w:t>
      </w:r>
    </w:p>
    <w:p w14:paraId="6C524D42" w14:textId="5272E5F8" w:rsidR="00E66124" w:rsidRPr="006A074F" w:rsidRDefault="00E66124" w:rsidP="006A074F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1CED4A37" w14:textId="5644E1C4" w:rsidR="00F37E69" w:rsidRPr="006A074F" w:rsidRDefault="00F37E69" w:rsidP="006A074F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2B96087A" w14:textId="77777777" w:rsidR="00F37E69" w:rsidRPr="006A074F" w:rsidRDefault="00F37E69" w:rsidP="0047351F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center"/>
        <w:rPr>
          <w:rFonts w:ascii="Times New Roman" w:eastAsia="Arial" w:hAnsi="Times New Roman" w:cs="Times New Roman"/>
          <w:sz w:val="28"/>
          <w:szCs w:val="28"/>
        </w:rPr>
      </w:pPr>
    </w:p>
    <w:p w14:paraId="2C6ADDC8" w14:textId="0EA74B3C" w:rsidR="00E66124" w:rsidRPr="006A074F" w:rsidRDefault="00FC3E7E" w:rsidP="0047351F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center"/>
        <w:rPr>
          <w:rFonts w:ascii="Times New Roman" w:eastAsia="Arial" w:hAnsi="Times New Roman" w:cs="Times New Roman"/>
          <w:sz w:val="28"/>
          <w:szCs w:val="28"/>
        </w:rPr>
      </w:pPr>
      <w:r w:rsidRPr="006A074F">
        <w:rPr>
          <w:rFonts w:ascii="Times New Roman" w:eastAsia="Arial" w:hAnsi="Times New Roman" w:cs="Times New Roman"/>
          <w:i/>
          <w:iCs/>
          <w:sz w:val="28"/>
          <w:szCs w:val="28"/>
        </w:rPr>
        <w:t>“</w:t>
      </w:r>
      <w:r w:rsidR="00F37E69" w:rsidRPr="006A074F">
        <w:rPr>
          <w:rFonts w:ascii="Times New Roman" w:eastAsia="Arial" w:hAnsi="Times New Roman" w:cs="Times New Roman"/>
          <w:i/>
          <w:iCs/>
          <w:sz w:val="28"/>
          <w:szCs w:val="28"/>
        </w:rPr>
        <w:t>Sistema de control de membresías de un Gimnasio”</w:t>
      </w:r>
    </w:p>
    <w:p w14:paraId="1ACAFE6D" w14:textId="32FEC28D" w:rsidR="00E66124" w:rsidRPr="006A074F" w:rsidRDefault="00D26A20" w:rsidP="0047351F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center"/>
        <w:rPr>
          <w:rFonts w:ascii="Times New Roman" w:eastAsia="Arial" w:hAnsi="Times New Roman" w:cs="Times New Roman"/>
          <w:i/>
          <w:iCs/>
          <w:sz w:val="28"/>
          <w:szCs w:val="28"/>
        </w:rPr>
      </w:pPr>
      <w:r w:rsidRPr="006A074F">
        <w:rPr>
          <w:rFonts w:ascii="Times New Roman" w:eastAsia="Arial" w:hAnsi="Times New Roman" w:cs="Times New Roman"/>
          <w:i/>
          <w:iCs/>
          <w:sz w:val="28"/>
          <w:szCs w:val="28"/>
        </w:rPr>
        <w:t>Proyecto</w:t>
      </w:r>
      <w:r w:rsidR="00FC3E7E" w:rsidRPr="006A074F">
        <w:rPr>
          <w:rFonts w:ascii="Times New Roman" w:eastAsia="Arial" w:hAnsi="Times New Roman" w:cs="Times New Roman"/>
          <w:i/>
          <w:iCs/>
          <w:sz w:val="28"/>
          <w:szCs w:val="28"/>
        </w:rPr>
        <w:t xml:space="preserve"> de Curso</w:t>
      </w:r>
    </w:p>
    <w:p w14:paraId="006034C1" w14:textId="17F45315" w:rsidR="00D26A20" w:rsidRPr="006A074F" w:rsidRDefault="00D26A20" w:rsidP="006A074F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both"/>
        <w:rPr>
          <w:rFonts w:ascii="Times New Roman" w:eastAsia="Arial" w:hAnsi="Times New Roman" w:cs="Times New Roman"/>
          <w:i/>
          <w:iCs/>
          <w:sz w:val="28"/>
          <w:szCs w:val="28"/>
        </w:rPr>
      </w:pPr>
    </w:p>
    <w:p w14:paraId="132406B4" w14:textId="6821D219" w:rsidR="00F37E69" w:rsidRPr="006A074F" w:rsidRDefault="00F37E69" w:rsidP="006A074F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both"/>
        <w:rPr>
          <w:rFonts w:ascii="Times New Roman" w:eastAsia="Arial" w:hAnsi="Times New Roman" w:cs="Times New Roman"/>
          <w:i/>
          <w:iCs/>
          <w:sz w:val="28"/>
          <w:szCs w:val="28"/>
        </w:rPr>
      </w:pPr>
    </w:p>
    <w:p w14:paraId="7485F773" w14:textId="77777777" w:rsidR="00F37E69" w:rsidRPr="006A074F" w:rsidRDefault="00F37E69" w:rsidP="006A074F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both"/>
        <w:rPr>
          <w:rFonts w:ascii="Times New Roman" w:eastAsia="Arial" w:hAnsi="Times New Roman" w:cs="Times New Roman"/>
          <w:i/>
          <w:iCs/>
          <w:sz w:val="28"/>
          <w:szCs w:val="28"/>
        </w:rPr>
      </w:pPr>
    </w:p>
    <w:p w14:paraId="14B81D49" w14:textId="77777777" w:rsidR="0047351F" w:rsidRDefault="00FC3E7E" w:rsidP="0047351F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rPr>
          <w:rFonts w:ascii="Times New Roman" w:eastAsia="Arial" w:hAnsi="Times New Roman" w:cs="Times New Roman"/>
          <w:b/>
          <w:bCs/>
          <w:sz w:val="28"/>
          <w:szCs w:val="28"/>
        </w:rPr>
      </w:pPr>
      <w:r w:rsidRPr="006A074F">
        <w:rPr>
          <w:rFonts w:ascii="Times New Roman" w:eastAsia="Arial" w:hAnsi="Times New Roman" w:cs="Times New Roman"/>
          <w:b/>
          <w:bCs/>
          <w:sz w:val="28"/>
          <w:szCs w:val="28"/>
        </w:rPr>
        <w:t>Presentado por</w:t>
      </w:r>
      <w:r w:rsidR="0047351F">
        <w:rPr>
          <w:rFonts w:ascii="Times New Roman" w:eastAsia="Arial" w:hAnsi="Times New Roman" w:cs="Times New Roman"/>
          <w:b/>
          <w:bCs/>
          <w:sz w:val="28"/>
          <w:szCs w:val="28"/>
        </w:rPr>
        <w:t>:</w:t>
      </w:r>
    </w:p>
    <w:p w14:paraId="6B016F83" w14:textId="01195887" w:rsidR="00E66124" w:rsidRPr="006A074F" w:rsidRDefault="0047351F" w:rsidP="0047351F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rPr>
          <w:rFonts w:ascii="Times New Roman" w:eastAsia="Arial" w:hAnsi="Times New Roman" w:cs="Times New Roman"/>
          <w:b/>
          <w:bCs/>
          <w:sz w:val="28"/>
          <w:szCs w:val="28"/>
        </w:rPr>
      </w:pPr>
      <w:r>
        <w:rPr>
          <w:rFonts w:ascii="Times New Roman" w:eastAsia="Arial" w:hAnsi="Times New Roman" w:cs="Times New Roman"/>
          <w:b/>
          <w:bCs/>
          <w:sz w:val="28"/>
          <w:szCs w:val="28"/>
        </w:rPr>
        <w:t>G</w:t>
      </w:r>
      <w:r w:rsidR="2B73AB3F" w:rsidRPr="006A074F">
        <w:rPr>
          <w:rFonts w:ascii="Times New Roman" w:eastAsia="Arial" w:hAnsi="Times New Roman" w:cs="Times New Roman"/>
          <w:b/>
          <w:bCs/>
          <w:sz w:val="28"/>
          <w:szCs w:val="28"/>
        </w:rPr>
        <w:t xml:space="preserve">rupo </w:t>
      </w:r>
      <w:r w:rsidR="6A189070" w:rsidRPr="006A074F">
        <w:rPr>
          <w:rFonts w:ascii="Times New Roman" w:eastAsia="Arial" w:hAnsi="Times New Roman" w:cs="Times New Roman"/>
          <w:b/>
          <w:bCs/>
          <w:sz w:val="28"/>
          <w:szCs w:val="28"/>
        </w:rPr>
        <w:t xml:space="preserve">Nro. </w:t>
      </w:r>
      <w:r w:rsidR="2B73AB3F" w:rsidRPr="006A074F">
        <w:rPr>
          <w:rFonts w:ascii="Times New Roman" w:eastAsia="Arial" w:hAnsi="Times New Roman" w:cs="Times New Roman"/>
          <w:b/>
          <w:bCs/>
          <w:sz w:val="28"/>
          <w:szCs w:val="28"/>
        </w:rPr>
        <w:t>2</w:t>
      </w:r>
    </w:p>
    <w:p w14:paraId="68435618" w14:textId="096F3718" w:rsidR="00E66124" w:rsidRPr="006A074F" w:rsidRDefault="7E7D2331" w:rsidP="0047351F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rPr>
          <w:rFonts w:ascii="Times New Roman" w:eastAsia="Arial" w:hAnsi="Times New Roman" w:cs="Times New Roman"/>
          <w:sz w:val="28"/>
          <w:szCs w:val="28"/>
        </w:rPr>
      </w:pPr>
      <w:r w:rsidRPr="006A074F">
        <w:rPr>
          <w:rFonts w:ascii="Times New Roman" w:eastAsia="Arial" w:hAnsi="Times New Roman" w:cs="Times New Roman"/>
          <w:sz w:val="28"/>
          <w:szCs w:val="28"/>
        </w:rPr>
        <w:t>Alvarez</w:t>
      </w:r>
      <w:r w:rsidR="2B73AB3F" w:rsidRPr="006A074F">
        <w:rPr>
          <w:rFonts w:ascii="Times New Roman" w:eastAsia="Arial" w:hAnsi="Times New Roman" w:cs="Times New Roman"/>
          <w:sz w:val="28"/>
          <w:szCs w:val="28"/>
        </w:rPr>
        <w:t xml:space="preserve"> Ian</w:t>
      </w:r>
    </w:p>
    <w:p w14:paraId="7D4452E1" w14:textId="6BB4A3C6" w:rsidR="00E66124" w:rsidRPr="006A074F" w:rsidRDefault="2B73AB3F" w:rsidP="0047351F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rPr>
          <w:rFonts w:ascii="Times New Roman" w:eastAsia="Arial" w:hAnsi="Times New Roman" w:cs="Times New Roman"/>
          <w:sz w:val="28"/>
          <w:szCs w:val="28"/>
        </w:rPr>
      </w:pPr>
      <w:r w:rsidRPr="006A074F">
        <w:rPr>
          <w:rFonts w:ascii="Times New Roman" w:eastAsia="Arial" w:hAnsi="Times New Roman" w:cs="Times New Roman"/>
          <w:sz w:val="28"/>
          <w:szCs w:val="28"/>
        </w:rPr>
        <w:t>Morales Yoselyn</w:t>
      </w:r>
    </w:p>
    <w:p w14:paraId="60E379F3" w14:textId="11CA5B10" w:rsidR="006A074F" w:rsidRPr="006A074F" w:rsidRDefault="00D26A20" w:rsidP="0047351F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rPr>
          <w:rFonts w:ascii="Times New Roman" w:eastAsia="Arial" w:hAnsi="Times New Roman" w:cs="Times New Roman"/>
          <w:sz w:val="28"/>
          <w:szCs w:val="28"/>
        </w:rPr>
      </w:pPr>
      <w:r w:rsidRPr="006A074F">
        <w:rPr>
          <w:rFonts w:ascii="Times New Roman" w:eastAsia="Arial" w:hAnsi="Times New Roman" w:cs="Times New Roman"/>
          <w:sz w:val="28"/>
          <w:szCs w:val="28"/>
        </w:rPr>
        <w:t>Yánez</w:t>
      </w:r>
      <w:r w:rsidR="2B73AB3F" w:rsidRPr="006A074F">
        <w:rPr>
          <w:rFonts w:ascii="Times New Roman" w:eastAsia="Arial" w:hAnsi="Times New Roman" w:cs="Times New Roman"/>
          <w:sz w:val="28"/>
          <w:szCs w:val="28"/>
        </w:rPr>
        <w:t xml:space="preserve"> Karen</w:t>
      </w:r>
      <w:r w:rsidR="00985073" w:rsidRPr="006A074F">
        <w:rPr>
          <w:rFonts w:ascii="Times New Roman" w:eastAsia="Arial" w:hAnsi="Times New Roman" w:cs="Times New Roman"/>
          <w:sz w:val="28"/>
          <w:szCs w:val="28"/>
        </w:rPr>
        <w:t xml:space="preserve"> </w:t>
      </w:r>
    </w:p>
    <w:p w14:paraId="2EA26903" w14:textId="1BDB66F9" w:rsidR="00E66124" w:rsidRPr="006A074F" w:rsidRDefault="00985073" w:rsidP="0047351F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rPr>
          <w:rFonts w:ascii="Times New Roman" w:eastAsia="Arial" w:hAnsi="Times New Roman" w:cs="Times New Roman"/>
          <w:sz w:val="28"/>
          <w:szCs w:val="28"/>
        </w:rPr>
      </w:pPr>
      <w:r w:rsidRPr="006A074F">
        <w:rPr>
          <w:rFonts w:ascii="Times New Roman" w:eastAsia="Arial" w:hAnsi="Times New Roman" w:cs="Times New Roman"/>
          <w:b/>
          <w:bCs/>
          <w:sz w:val="28"/>
          <w:szCs w:val="28"/>
        </w:rPr>
        <w:t>Director</w:t>
      </w:r>
      <w:r w:rsidRPr="006A074F">
        <w:rPr>
          <w:rFonts w:ascii="Times New Roman" w:eastAsia="Arial" w:hAnsi="Times New Roman" w:cs="Times New Roman"/>
          <w:sz w:val="28"/>
          <w:szCs w:val="28"/>
        </w:rPr>
        <w:t xml:space="preserve">: </w:t>
      </w:r>
      <w:r w:rsidR="6B0038D0" w:rsidRPr="006A074F">
        <w:rPr>
          <w:rFonts w:ascii="Times New Roman" w:eastAsia="Arial" w:hAnsi="Times New Roman" w:cs="Times New Roman"/>
          <w:sz w:val="28"/>
          <w:szCs w:val="28"/>
        </w:rPr>
        <w:t>Ruiz Robalino Jenny Alexandra</w:t>
      </w:r>
    </w:p>
    <w:p w14:paraId="27A36E7C" w14:textId="77777777" w:rsidR="00E66124" w:rsidRPr="006A074F" w:rsidRDefault="00E66124" w:rsidP="006A074F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43D24F15" w14:textId="31C61AE3" w:rsidR="00E66124" w:rsidRPr="006A074F" w:rsidRDefault="00E66124" w:rsidP="006A074F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18024238" w14:textId="29B32A53" w:rsidR="00F37E69" w:rsidRPr="006A074F" w:rsidRDefault="00F37E69" w:rsidP="006A074F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596B6CAC" w14:textId="0934D702" w:rsidR="00F37E69" w:rsidRPr="006A074F" w:rsidRDefault="00F37E69" w:rsidP="006A074F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629522D3" w14:textId="0E65D844" w:rsidR="00F37E69" w:rsidRPr="006A074F" w:rsidRDefault="00F37E69" w:rsidP="006A074F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74266A7D" w14:textId="00D029B0" w:rsidR="00F37E69" w:rsidRPr="006A074F" w:rsidRDefault="00F37E69" w:rsidP="006A074F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both"/>
        <w:rPr>
          <w:rFonts w:ascii="Times New Roman" w:eastAsia="Arial" w:hAnsi="Times New Roman" w:cs="Times New Roman"/>
          <w:sz w:val="28"/>
          <w:szCs w:val="28"/>
        </w:rPr>
      </w:pPr>
    </w:p>
    <w:p w14:paraId="4CDBE42F" w14:textId="4E3C5D12" w:rsidR="00F37E69" w:rsidRDefault="00F37E69" w:rsidP="0047351F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rPr>
          <w:rFonts w:ascii="Times New Roman" w:eastAsia="Arial" w:hAnsi="Times New Roman" w:cs="Times New Roman"/>
          <w:sz w:val="28"/>
          <w:szCs w:val="28"/>
        </w:rPr>
      </w:pPr>
    </w:p>
    <w:p w14:paraId="7CCB55C0" w14:textId="77777777" w:rsidR="0047351F" w:rsidRPr="006A074F" w:rsidRDefault="0047351F" w:rsidP="0047351F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rPr>
          <w:rFonts w:ascii="Times New Roman" w:eastAsia="Arial" w:hAnsi="Times New Roman" w:cs="Times New Roman"/>
          <w:sz w:val="28"/>
          <w:szCs w:val="28"/>
        </w:rPr>
      </w:pPr>
    </w:p>
    <w:p w14:paraId="1374612E" w14:textId="3856BFC6" w:rsidR="00E66124" w:rsidRPr="006A074F" w:rsidRDefault="0047351F" w:rsidP="0047351F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jc w:val="center"/>
        <w:rPr>
          <w:rFonts w:ascii="Times New Roman" w:eastAsia="Arial" w:hAnsi="Times New Roman" w:cs="Times New Roman"/>
          <w:sz w:val="28"/>
          <w:szCs w:val="28"/>
        </w:rPr>
      </w:pPr>
      <w:r>
        <w:rPr>
          <w:rFonts w:ascii="Times New Roman" w:eastAsia="Arial" w:hAnsi="Times New Roman" w:cs="Times New Roman"/>
          <w:sz w:val="28"/>
          <w:szCs w:val="28"/>
        </w:rPr>
        <w:t xml:space="preserve">Quito, </w:t>
      </w:r>
      <w:r w:rsidR="00B364C1">
        <w:rPr>
          <w:rFonts w:ascii="Times New Roman" w:eastAsia="Arial" w:hAnsi="Times New Roman" w:cs="Times New Roman"/>
          <w:sz w:val="28"/>
          <w:szCs w:val="28"/>
        </w:rPr>
        <w:t>viernes</w:t>
      </w:r>
      <w:r w:rsidR="57ED3188" w:rsidRPr="006A074F">
        <w:rPr>
          <w:rFonts w:ascii="Times New Roman" w:eastAsia="Arial" w:hAnsi="Times New Roman" w:cs="Times New Roman"/>
          <w:sz w:val="28"/>
          <w:szCs w:val="28"/>
        </w:rPr>
        <w:t xml:space="preserve">, </w:t>
      </w:r>
      <w:r w:rsidR="00B364C1">
        <w:rPr>
          <w:rFonts w:ascii="Times New Roman" w:eastAsia="Arial" w:hAnsi="Times New Roman" w:cs="Times New Roman"/>
          <w:sz w:val="28"/>
          <w:szCs w:val="28"/>
        </w:rPr>
        <w:t>10</w:t>
      </w:r>
      <w:r w:rsidR="57ED3188" w:rsidRPr="006A074F">
        <w:rPr>
          <w:rFonts w:ascii="Times New Roman" w:eastAsia="Arial" w:hAnsi="Times New Roman" w:cs="Times New Roman"/>
          <w:sz w:val="28"/>
          <w:szCs w:val="28"/>
        </w:rPr>
        <w:t xml:space="preserve"> </w:t>
      </w:r>
      <w:r w:rsidR="00B364C1">
        <w:rPr>
          <w:rFonts w:ascii="Times New Roman" w:eastAsia="Arial" w:hAnsi="Times New Roman" w:cs="Times New Roman"/>
          <w:sz w:val="28"/>
          <w:szCs w:val="28"/>
        </w:rPr>
        <w:t>febrero</w:t>
      </w:r>
      <w:r w:rsidR="57ED3188" w:rsidRPr="006A074F">
        <w:rPr>
          <w:rFonts w:ascii="Times New Roman" w:eastAsia="Arial" w:hAnsi="Times New Roman" w:cs="Times New Roman"/>
          <w:sz w:val="28"/>
          <w:szCs w:val="28"/>
        </w:rPr>
        <w:t xml:space="preserve"> del 202</w:t>
      </w:r>
      <w:r w:rsidR="00B364C1">
        <w:rPr>
          <w:rFonts w:ascii="Times New Roman" w:eastAsia="Arial" w:hAnsi="Times New Roman" w:cs="Times New Roman"/>
          <w:sz w:val="28"/>
          <w:szCs w:val="28"/>
        </w:rPr>
        <w:t>3</w:t>
      </w:r>
    </w:p>
    <w:p w14:paraId="77E35797" w14:textId="28FE7D75" w:rsidR="00E66124" w:rsidRPr="006A074F" w:rsidRDefault="00D26A20" w:rsidP="006A074F">
      <w:pPr>
        <w:jc w:val="both"/>
        <w:rPr>
          <w:rFonts w:ascii="Times New Roman" w:eastAsia="Arial" w:hAnsi="Times New Roman" w:cs="Times New Roman"/>
          <w:sz w:val="36"/>
          <w:szCs w:val="36"/>
        </w:rPr>
      </w:pPr>
      <w:r w:rsidRPr="006A074F">
        <w:rPr>
          <w:rFonts w:ascii="Times New Roman" w:eastAsia="Arial" w:hAnsi="Times New Roman" w:cs="Times New Roman"/>
          <w:sz w:val="36"/>
          <w:szCs w:val="36"/>
        </w:rPr>
        <w:br w:type="page"/>
      </w:r>
    </w:p>
    <w:sdt>
      <w:sdtPr>
        <w:rPr>
          <w:rFonts w:ascii="Times New Roman" w:eastAsia="Calibri" w:hAnsi="Times New Roman" w:cs="Times New Roman"/>
          <w:b/>
          <w:bCs/>
          <w:color w:val="auto"/>
          <w:sz w:val="28"/>
          <w:szCs w:val="28"/>
          <w:lang w:val="es-ES"/>
        </w:rPr>
        <w:id w:val="-1665470923"/>
        <w:docPartObj>
          <w:docPartGallery w:val="Table of Contents"/>
          <w:docPartUnique/>
        </w:docPartObj>
      </w:sdtPr>
      <w:sdtEndPr>
        <w:rPr>
          <w:sz w:val="22"/>
          <w:szCs w:val="22"/>
        </w:rPr>
      </w:sdtEndPr>
      <w:sdtContent>
        <w:p w14:paraId="4AE1D3F5" w14:textId="344D7012" w:rsidR="00D26A20" w:rsidRPr="00F64A80" w:rsidRDefault="00727361" w:rsidP="006A074F">
          <w:pPr>
            <w:pStyle w:val="TtuloTDC"/>
            <w:spacing w:line="480" w:lineRule="auto"/>
            <w:jc w:val="both"/>
            <w:rPr>
              <w:rFonts w:ascii="Times New Roman" w:hAnsi="Times New Roman" w:cs="Times New Roman"/>
              <w:b/>
              <w:bCs/>
              <w:color w:val="auto"/>
              <w:sz w:val="28"/>
              <w:szCs w:val="28"/>
              <w:lang w:val="es-ES"/>
            </w:rPr>
          </w:pPr>
          <w:r w:rsidRPr="00F64A80">
            <w:rPr>
              <w:rFonts w:ascii="Times New Roman" w:hAnsi="Times New Roman" w:cs="Times New Roman"/>
              <w:b/>
              <w:bCs/>
              <w:color w:val="auto"/>
              <w:sz w:val="28"/>
              <w:szCs w:val="28"/>
              <w:lang w:val="es-ES"/>
            </w:rPr>
            <w:t xml:space="preserve">Índice </w:t>
          </w:r>
        </w:p>
        <w:p w14:paraId="19D12C1F" w14:textId="77777777" w:rsidR="00954BE1" w:rsidRPr="00F64A80" w:rsidRDefault="00954BE1" w:rsidP="006A074F">
          <w:pPr>
            <w:spacing w:line="480" w:lineRule="auto"/>
            <w:jc w:val="both"/>
            <w:rPr>
              <w:rFonts w:ascii="Times New Roman" w:hAnsi="Times New Roman" w:cs="Times New Roman"/>
              <w:sz w:val="24"/>
              <w:szCs w:val="24"/>
              <w:lang w:val="es-ES"/>
            </w:rPr>
          </w:pPr>
        </w:p>
        <w:p w14:paraId="06CD985C" w14:textId="19C2EB1B" w:rsidR="00F64A80" w:rsidRPr="00F64A80" w:rsidRDefault="00D26A20" w:rsidP="00F64A80">
          <w:pPr>
            <w:pStyle w:val="TDC1"/>
            <w:rPr>
              <w:rFonts w:ascii="Times New Roman" w:eastAsiaTheme="minorEastAsia" w:hAnsi="Times New Roman" w:cs="Times New Roman"/>
              <w:noProof/>
              <w:lang w:val="es-EC"/>
            </w:rPr>
          </w:pPr>
          <w:r w:rsidRPr="00F64A80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F64A80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Pr="00F64A80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hyperlink w:anchor="_Toc123724767" w:history="1"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1.</w:t>
            </w:r>
            <w:r w:rsidR="00F64A80" w:rsidRPr="00F64A80">
              <w:rPr>
                <w:rFonts w:ascii="Times New Roman" w:eastAsiaTheme="minorEastAsia" w:hAnsi="Times New Roman" w:cs="Times New Roman"/>
                <w:noProof/>
                <w:lang w:val="es-EC"/>
              </w:rPr>
              <w:tab/>
            </w:r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Introducción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instrText xml:space="preserve"> PAGEREF _Toc123724767 \h </w:instrTex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>3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185ABCC5" w14:textId="1AB2CA9E" w:rsidR="00F64A80" w:rsidRPr="00F64A80" w:rsidRDefault="00000000" w:rsidP="00F64A80">
          <w:pPr>
            <w:pStyle w:val="TDC1"/>
            <w:rPr>
              <w:rFonts w:ascii="Times New Roman" w:eastAsiaTheme="minorEastAsia" w:hAnsi="Times New Roman" w:cs="Times New Roman"/>
              <w:noProof/>
              <w:lang w:val="es-EC"/>
            </w:rPr>
          </w:pPr>
          <w:hyperlink w:anchor="_Toc123724768" w:history="1"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2.</w:t>
            </w:r>
            <w:r w:rsidR="00F64A80" w:rsidRPr="00F64A80">
              <w:rPr>
                <w:rFonts w:ascii="Times New Roman" w:eastAsiaTheme="minorEastAsia" w:hAnsi="Times New Roman" w:cs="Times New Roman"/>
                <w:noProof/>
                <w:lang w:val="es-EC"/>
              </w:rPr>
              <w:tab/>
            </w:r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 xml:space="preserve">Planteamiento </w:t>
            </w:r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d</w:t>
            </w:r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el trabajo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instrText xml:space="preserve"> PAGEREF _Toc123724768 \h </w:instrTex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>3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6C087FA5" w14:textId="44DDA8D4" w:rsidR="00F64A80" w:rsidRPr="00F64A80" w:rsidRDefault="00000000" w:rsidP="00F64A80">
          <w:pPr>
            <w:pStyle w:val="TDC2"/>
            <w:tabs>
              <w:tab w:val="left" w:pos="880"/>
              <w:tab w:val="right" w:leader="dot" w:pos="8497"/>
            </w:tabs>
            <w:spacing w:line="480" w:lineRule="auto"/>
            <w:rPr>
              <w:rFonts w:ascii="Times New Roman" w:eastAsiaTheme="minorEastAsia" w:hAnsi="Times New Roman" w:cs="Times New Roman"/>
              <w:noProof/>
              <w:lang w:val="es-EC"/>
            </w:rPr>
          </w:pPr>
          <w:hyperlink w:anchor="_Toc123724769" w:history="1"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2.1</w:t>
            </w:r>
            <w:r w:rsidR="00F64A80" w:rsidRPr="00F64A80">
              <w:rPr>
                <w:rFonts w:ascii="Times New Roman" w:eastAsiaTheme="minorEastAsia" w:hAnsi="Times New Roman" w:cs="Times New Roman"/>
                <w:noProof/>
                <w:lang w:val="es-EC"/>
              </w:rPr>
              <w:tab/>
            </w:r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Formulación del problema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instrText xml:space="preserve"> PAGEREF _Toc123724769 \h </w:instrTex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>3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1D15D1FB" w14:textId="06C9A317" w:rsidR="00F64A80" w:rsidRPr="00F64A80" w:rsidRDefault="00000000" w:rsidP="00F64A80">
          <w:pPr>
            <w:pStyle w:val="TDC2"/>
            <w:tabs>
              <w:tab w:val="left" w:pos="880"/>
              <w:tab w:val="right" w:leader="dot" w:pos="8497"/>
            </w:tabs>
            <w:spacing w:line="480" w:lineRule="auto"/>
            <w:rPr>
              <w:rFonts w:ascii="Times New Roman" w:eastAsiaTheme="minorEastAsia" w:hAnsi="Times New Roman" w:cs="Times New Roman"/>
              <w:noProof/>
              <w:lang w:val="es-EC"/>
            </w:rPr>
          </w:pPr>
          <w:hyperlink w:anchor="_Toc123724770" w:history="1"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2.2</w:t>
            </w:r>
            <w:r w:rsidR="00F64A80" w:rsidRPr="00F64A80">
              <w:rPr>
                <w:rFonts w:ascii="Times New Roman" w:eastAsiaTheme="minorEastAsia" w:hAnsi="Times New Roman" w:cs="Times New Roman"/>
                <w:noProof/>
                <w:lang w:val="es-EC"/>
              </w:rPr>
              <w:tab/>
            </w:r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Justificación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instrText xml:space="preserve"> PAGEREF _Toc123724770 \h </w:instrTex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>3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69255988" w14:textId="572E5663" w:rsidR="00F64A80" w:rsidRPr="00F64A80" w:rsidRDefault="00000000" w:rsidP="00F64A80">
          <w:pPr>
            <w:pStyle w:val="TDC1"/>
            <w:rPr>
              <w:rFonts w:ascii="Times New Roman" w:eastAsiaTheme="minorEastAsia" w:hAnsi="Times New Roman" w:cs="Times New Roman"/>
              <w:noProof/>
              <w:lang w:val="es-EC"/>
            </w:rPr>
          </w:pPr>
          <w:hyperlink w:anchor="_Toc123724771" w:history="1"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3.</w:t>
            </w:r>
            <w:r w:rsidR="00F64A80" w:rsidRPr="00F64A80">
              <w:rPr>
                <w:rFonts w:ascii="Times New Roman" w:eastAsiaTheme="minorEastAsia" w:hAnsi="Times New Roman" w:cs="Times New Roman"/>
                <w:noProof/>
                <w:lang w:val="es-EC"/>
              </w:rPr>
              <w:tab/>
            </w:r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Sistema de Objetivos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instrText xml:space="preserve"> PAGEREF _Toc123724771 \h </w:instrTex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>3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58E89DF5" w14:textId="30181543" w:rsidR="00F64A80" w:rsidRPr="00F64A80" w:rsidRDefault="00000000" w:rsidP="00F64A80">
          <w:pPr>
            <w:pStyle w:val="TDC2"/>
            <w:tabs>
              <w:tab w:val="left" w:pos="880"/>
              <w:tab w:val="right" w:leader="dot" w:pos="8497"/>
            </w:tabs>
            <w:spacing w:line="480" w:lineRule="auto"/>
            <w:rPr>
              <w:rFonts w:ascii="Times New Roman" w:eastAsiaTheme="minorEastAsia" w:hAnsi="Times New Roman" w:cs="Times New Roman"/>
              <w:noProof/>
              <w:lang w:val="es-EC"/>
            </w:rPr>
          </w:pPr>
          <w:hyperlink w:anchor="_Toc123724772" w:history="1"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3.1</w:t>
            </w:r>
            <w:r w:rsidR="00F64A80" w:rsidRPr="00F64A80">
              <w:rPr>
                <w:rFonts w:ascii="Times New Roman" w:eastAsiaTheme="minorEastAsia" w:hAnsi="Times New Roman" w:cs="Times New Roman"/>
                <w:noProof/>
                <w:lang w:val="es-EC"/>
              </w:rPr>
              <w:tab/>
            </w:r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Objetivo General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instrText xml:space="preserve"> PAGEREF _Toc123724772 \h </w:instrTex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>3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6F009AE4" w14:textId="2C12BCC8" w:rsidR="00F64A80" w:rsidRPr="00F64A80" w:rsidRDefault="00000000" w:rsidP="00F64A80">
          <w:pPr>
            <w:pStyle w:val="TDC1"/>
            <w:rPr>
              <w:rFonts w:ascii="Times New Roman" w:eastAsiaTheme="minorEastAsia" w:hAnsi="Times New Roman" w:cs="Times New Roman"/>
              <w:noProof/>
              <w:lang w:val="es-EC"/>
            </w:rPr>
          </w:pPr>
          <w:hyperlink w:anchor="_Toc123724773" w:history="1"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3.2. Objetivos Específicos (03)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instrText xml:space="preserve"> PAGEREF _Toc123724773 \h </w:instrTex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>4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05430355" w14:textId="68EF0083" w:rsidR="00F64A80" w:rsidRPr="00F64A80" w:rsidRDefault="00000000" w:rsidP="00F64A80">
          <w:pPr>
            <w:pStyle w:val="TDC1"/>
            <w:rPr>
              <w:rFonts w:ascii="Times New Roman" w:eastAsiaTheme="minorEastAsia" w:hAnsi="Times New Roman" w:cs="Times New Roman"/>
              <w:noProof/>
              <w:lang w:val="es-EC"/>
            </w:rPr>
          </w:pPr>
          <w:hyperlink w:anchor="_Toc123724774" w:history="1"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4.</w:t>
            </w:r>
            <w:r w:rsidR="00F64A80" w:rsidRPr="00F64A80">
              <w:rPr>
                <w:rFonts w:ascii="Times New Roman" w:eastAsiaTheme="minorEastAsia" w:hAnsi="Times New Roman" w:cs="Times New Roman"/>
                <w:noProof/>
                <w:lang w:val="es-EC"/>
              </w:rPr>
              <w:tab/>
            </w:r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Alcance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instrText xml:space="preserve"> PAGEREF _Toc123724774 \h </w:instrTex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>4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76E399EF" w14:textId="4C4769E3" w:rsidR="00F64A80" w:rsidRPr="00F64A80" w:rsidRDefault="00000000" w:rsidP="00F64A80">
          <w:pPr>
            <w:pStyle w:val="TDC1"/>
            <w:rPr>
              <w:rFonts w:ascii="Times New Roman" w:eastAsiaTheme="minorEastAsia" w:hAnsi="Times New Roman" w:cs="Times New Roman"/>
              <w:noProof/>
              <w:lang w:val="es-EC"/>
            </w:rPr>
          </w:pPr>
          <w:hyperlink w:anchor="_Toc123724775" w:history="1"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5.</w:t>
            </w:r>
            <w:r w:rsidR="00F64A80" w:rsidRPr="00F64A80">
              <w:rPr>
                <w:rFonts w:ascii="Times New Roman" w:eastAsiaTheme="minorEastAsia" w:hAnsi="Times New Roman" w:cs="Times New Roman"/>
                <w:noProof/>
                <w:lang w:val="es-EC"/>
              </w:rPr>
              <w:tab/>
            </w:r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Marco Teórico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instrText xml:space="preserve"> PAGEREF _Toc123724775 \h </w:instrTex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>4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14955FA9" w14:textId="0C518A46" w:rsidR="00F64A80" w:rsidRPr="00F64A80" w:rsidRDefault="00000000" w:rsidP="00F64A80">
          <w:pPr>
            <w:pStyle w:val="TDC1"/>
            <w:rPr>
              <w:rFonts w:ascii="Times New Roman" w:eastAsiaTheme="minorEastAsia" w:hAnsi="Times New Roman" w:cs="Times New Roman"/>
              <w:noProof/>
              <w:lang w:val="es-EC"/>
            </w:rPr>
          </w:pPr>
          <w:hyperlink w:anchor="_Toc123724776" w:history="1"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5.1</w:t>
            </w:r>
            <w:r w:rsidR="00F64A80" w:rsidRPr="00F64A80">
              <w:rPr>
                <w:rFonts w:ascii="Times New Roman" w:eastAsiaTheme="minorEastAsia" w:hAnsi="Times New Roman" w:cs="Times New Roman"/>
                <w:noProof/>
                <w:lang w:val="es-EC"/>
              </w:rPr>
              <w:tab/>
            </w:r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Metodología (Marco de trabajo 5W+2H)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instrText xml:space="preserve"> PAGEREF _Toc123724776 \h </w:instrTex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>5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4183975C" w14:textId="068FA3C3" w:rsidR="00F64A80" w:rsidRPr="00F64A80" w:rsidRDefault="00000000" w:rsidP="00F64A80">
          <w:pPr>
            <w:pStyle w:val="TDC1"/>
            <w:rPr>
              <w:rFonts w:ascii="Times New Roman" w:eastAsiaTheme="minorEastAsia" w:hAnsi="Times New Roman" w:cs="Times New Roman"/>
              <w:noProof/>
              <w:lang w:val="es-EC"/>
            </w:rPr>
          </w:pPr>
          <w:hyperlink w:anchor="_Toc123724777" w:history="1"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6.</w:t>
            </w:r>
            <w:r w:rsidR="00F64A80" w:rsidRPr="00F64A80">
              <w:rPr>
                <w:rFonts w:ascii="Times New Roman" w:eastAsiaTheme="minorEastAsia" w:hAnsi="Times New Roman" w:cs="Times New Roman"/>
                <w:noProof/>
                <w:lang w:val="es-EC"/>
              </w:rPr>
              <w:tab/>
            </w:r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Ideas a Defender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instrText xml:space="preserve"> PAGEREF _Toc123724777 \h </w:instrTex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>5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70526A67" w14:textId="0067191B" w:rsidR="00F64A80" w:rsidRPr="00F64A80" w:rsidRDefault="00000000" w:rsidP="00F64A80">
          <w:pPr>
            <w:pStyle w:val="TDC1"/>
            <w:rPr>
              <w:rFonts w:ascii="Times New Roman" w:eastAsiaTheme="minorEastAsia" w:hAnsi="Times New Roman" w:cs="Times New Roman"/>
              <w:noProof/>
              <w:lang w:val="es-EC"/>
            </w:rPr>
          </w:pPr>
          <w:hyperlink w:anchor="_Toc123724778" w:history="1"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7.</w:t>
            </w:r>
            <w:r w:rsidR="00F64A80" w:rsidRPr="00F64A80">
              <w:rPr>
                <w:rFonts w:ascii="Times New Roman" w:eastAsiaTheme="minorEastAsia" w:hAnsi="Times New Roman" w:cs="Times New Roman"/>
                <w:noProof/>
                <w:lang w:val="es-EC"/>
              </w:rPr>
              <w:tab/>
            </w:r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Resultados Esperados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instrText xml:space="preserve"> PAGEREF _Toc123724778 \h </w:instrTex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>5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24C8E449" w14:textId="713992EF" w:rsidR="00F64A80" w:rsidRPr="00F64A80" w:rsidRDefault="00000000" w:rsidP="00F64A80">
          <w:pPr>
            <w:pStyle w:val="TDC1"/>
            <w:rPr>
              <w:rFonts w:ascii="Times New Roman" w:eastAsiaTheme="minorEastAsia" w:hAnsi="Times New Roman" w:cs="Times New Roman"/>
              <w:noProof/>
              <w:lang w:val="es-EC"/>
            </w:rPr>
          </w:pPr>
          <w:hyperlink w:anchor="_Toc123724779" w:history="1"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8.</w:t>
            </w:r>
            <w:r w:rsidR="00F64A80" w:rsidRPr="00F64A80">
              <w:rPr>
                <w:rFonts w:ascii="Times New Roman" w:eastAsiaTheme="minorEastAsia" w:hAnsi="Times New Roman" w:cs="Times New Roman"/>
                <w:noProof/>
                <w:lang w:val="es-EC"/>
              </w:rPr>
              <w:tab/>
            </w:r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Conclusiones y recomendaciones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instrText xml:space="preserve"> PAGEREF _Toc123724779 \h </w:instrTex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>6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49EA8987" w14:textId="0E5A56D9" w:rsidR="00F64A80" w:rsidRPr="00F64A80" w:rsidRDefault="00000000" w:rsidP="00F64A80">
          <w:pPr>
            <w:pStyle w:val="TDC2"/>
            <w:tabs>
              <w:tab w:val="right" w:leader="dot" w:pos="8497"/>
            </w:tabs>
            <w:spacing w:line="480" w:lineRule="auto"/>
            <w:rPr>
              <w:rFonts w:ascii="Times New Roman" w:eastAsiaTheme="minorEastAsia" w:hAnsi="Times New Roman" w:cs="Times New Roman"/>
              <w:noProof/>
              <w:lang w:val="es-EC"/>
            </w:rPr>
          </w:pPr>
          <w:hyperlink w:anchor="_Toc123724780" w:history="1"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8.1 Conclusiones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instrText xml:space="preserve"> PAGEREF _Toc123724780 \h </w:instrTex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>6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45AAE50C" w14:textId="30287711" w:rsidR="00F64A80" w:rsidRPr="00F64A80" w:rsidRDefault="00000000" w:rsidP="00F64A80">
          <w:pPr>
            <w:pStyle w:val="TDC2"/>
            <w:tabs>
              <w:tab w:val="right" w:leader="dot" w:pos="8497"/>
            </w:tabs>
            <w:spacing w:line="480" w:lineRule="auto"/>
            <w:rPr>
              <w:rFonts w:ascii="Times New Roman" w:eastAsiaTheme="minorEastAsia" w:hAnsi="Times New Roman" w:cs="Times New Roman"/>
              <w:noProof/>
              <w:lang w:val="es-EC"/>
            </w:rPr>
          </w:pPr>
          <w:hyperlink w:anchor="_Toc123724781" w:history="1"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8.2 Recomendaciones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instrText xml:space="preserve"> PAGEREF _Toc123724781 \h </w:instrTex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>6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4821D181" w14:textId="187BBFBC" w:rsidR="00F64A80" w:rsidRPr="00F64A80" w:rsidRDefault="00000000" w:rsidP="00F64A80">
          <w:pPr>
            <w:pStyle w:val="TDC1"/>
            <w:rPr>
              <w:rFonts w:ascii="Times New Roman" w:eastAsiaTheme="minorEastAsia" w:hAnsi="Times New Roman" w:cs="Times New Roman"/>
              <w:noProof/>
              <w:lang w:val="es-EC"/>
            </w:rPr>
          </w:pPr>
          <w:hyperlink w:anchor="_Toc123724782" w:history="1"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9.</w:t>
            </w:r>
            <w:r w:rsidR="00F64A80" w:rsidRPr="00F64A80">
              <w:rPr>
                <w:rFonts w:ascii="Times New Roman" w:eastAsiaTheme="minorEastAsia" w:hAnsi="Times New Roman" w:cs="Times New Roman"/>
                <w:noProof/>
                <w:lang w:val="es-EC"/>
              </w:rPr>
              <w:tab/>
            </w:r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Link del video con la presentación del perfil del proyecto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instrText xml:space="preserve"> PAGEREF _Toc123724782 \h </w:instrTex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>6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546F1B07" w14:textId="508310F9" w:rsidR="00F64A80" w:rsidRPr="00F64A80" w:rsidRDefault="00000000" w:rsidP="00F64A80">
          <w:pPr>
            <w:pStyle w:val="TDC1"/>
            <w:rPr>
              <w:rFonts w:ascii="Times New Roman" w:eastAsiaTheme="minorEastAsia" w:hAnsi="Times New Roman" w:cs="Times New Roman"/>
              <w:noProof/>
              <w:lang w:val="es-EC"/>
            </w:rPr>
          </w:pPr>
          <w:hyperlink w:anchor="_Toc123724783" w:history="1"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10.</w:t>
            </w:r>
            <w:r w:rsidR="00F64A80" w:rsidRPr="00F64A80">
              <w:rPr>
                <w:rFonts w:ascii="Times New Roman" w:eastAsiaTheme="minorEastAsia" w:hAnsi="Times New Roman" w:cs="Times New Roman"/>
                <w:noProof/>
                <w:lang w:val="es-EC"/>
              </w:rPr>
              <w:tab/>
            </w:r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Planificación para el Cronograma: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instrText xml:space="preserve"> PAGEREF _Toc123724783 \h </w:instrTex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>6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456CBB3A" w14:textId="5F3044A0" w:rsidR="00F64A80" w:rsidRPr="00F64A80" w:rsidRDefault="00000000" w:rsidP="00F64A80">
          <w:pPr>
            <w:pStyle w:val="TDC1"/>
            <w:rPr>
              <w:rFonts w:ascii="Times New Roman" w:eastAsiaTheme="minorEastAsia" w:hAnsi="Times New Roman" w:cs="Times New Roman"/>
              <w:noProof/>
              <w:lang w:val="es-EC"/>
            </w:rPr>
          </w:pPr>
          <w:hyperlink w:anchor="_Toc123724784" w:history="1"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11.</w:t>
            </w:r>
            <w:r w:rsidR="00F64A80" w:rsidRPr="00F64A80">
              <w:rPr>
                <w:rFonts w:ascii="Times New Roman" w:eastAsiaTheme="minorEastAsia" w:hAnsi="Times New Roman" w:cs="Times New Roman"/>
                <w:noProof/>
                <w:lang w:val="es-EC"/>
              </w:rPr>
              <w:tab/>
            </w:r>
            <w:r w:rsidR="00F64A80" w:rsidRPr="00F64A80">
              <w:rPr>
                <w:rStyle w:val="Hipervnculo"/>
                <w:rFonts w:ascii="Times New Roman" w:hAnsi="Times New Roman" w:cs="Times New Roman"/>
                <w:noProof/>
              </w:rPr>
              <w:t>Bibliografía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instrText xml:space="preserve"> PAGEREF _Toc123724784 \h </w:instrTex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t>7</w:t>
            </w:r>
            <w:r w:rsidR="00F64A80" w:rsidRPr="00F64A80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548D32E6" w14:textId="7757782F" w:rsidR="00D26A20" w:rsidRPr="006A074F" w:rsidRDefault="00D26A20" w:rsidP="00F64A80">
          <w:pPr>
            <w:spacing w:line="480" w:lineRule="auto"/>
            <w:jc w:val="both"/>
            <w:rPr>
              <w:rFonts w:ascii="Times New Roman" w:hAnsi="Times New Roman" w:cs="Times New Roman"/>
            </w:rPr>
          </w:pPr>
          <w:r w:rsidRPr="00F64A80">
            <w:rPr>
              <w:rFonts w:ascii="Times New Roman" w:hAnsi="Times New Roman" w:cs="Times New Roman"/>
              <w:sz w:val="24"/>
              <w:szCs w:val="24"/>
              <w:lang w:val="es-ES"/>
            </w:rPr>
            <w:fldChar w:fldCharType="end"/>
          </w:r>
        </w:p>
      </w:sdtContent>
    </w:sdt>
    <w:p w14:paraId="78ED07E2" w14:textId="7873257B" w:rsidR="00E66124" w:rsidRPr="006A074F" w:rsidRDefault="00D26A20" w:rsidP="006A074F">
      <w:pPr>
        <w:jc w:val="both"/>
        <w:rPr>
          <w:rFonts w:ascii="Times New Roman" w:eastAsia="Arial" w:hAnsi="Times New Roman" w:cs="Times New Roman"/>
          <w:b/>
          <w:sz w:val="24"/>
          <w:szCs w:val="24"/>
        </w:rPr>
      </w:pPr>
      <w:r w:rsidRPr="006A074F">
        <w:rPr>
          <w:rFonts w:ascii="Times New Roman" w:eastAsia="Arial" w:hAnsi="Times New Roman" w:cs="Times New Roman"/>
          <w:b/>
          <w:sz w:val="24"/>
          <w:szCs w:val="24"/>
        </w:rPr>
        <w:br w:type="page"/>
      </w:r>
    </w:p>
    <w:p w14:paraId="38545260" w14:textId="77777777" w:rsidR="00E66124" w:rsidRPr="006A074F" w:rsidRDefault="7DBFC712" w:rsidP="006A074F">
      <w:pPr>
        <w:pStyle w:val="Ttulo1"/>
        <w:numPr>
          <w:ilvl w:val="0"/>
          <w:numId w:val="8"/>
        </w:numPr>
        <w:jc w:val="both"/>
        <w:rPr>
          <w:rFonts w:ascii="Times New Roman" w:hAnsi="Times New Roman" w:cs="Times New Roman"/>
          <w:b/>
          <w:bCs/>
          <w:sz w:val="32"/>
          <w:szCs w:val="32"/>
        </w:rPr>
      </w:pPr>
      <w:bookmarkStart w:id="0" w:name="_heading=h.gjdgxs"/>
      <w:bookmarkStart w:id="1" w:name="_Toc123724767"/>
      <w:bookmarkEnd w:id="0"/>
      <w:r w:rsidRPr="006A074F">
        <w:rPr>
          <w:rFonts w:ascii="Times New Roman" w:hAnsi="Times New Roman" w:cs="Times New Roman"/>
          <w:b/>
          <w:bCs/>
          <w:sz w:val="32"/>
          <w:szCs w:val="32"/>
        </w:rPr>
        <w:lastRenderedPageBreak/>
        <w:t>Introducción</w:t>
      </w:r>
      <w:bookmarkEnd w:id="1"/>
    </w:p>
    <w:p w14:paraId="6ABC5889" w14:textId="51847535" w:rsidR="59367495" w:rsidRPr="006A074F" w:rsidRDefault="00B364C1" w:rsidP="00B364C1">
      <w:pPr>
        <w:spacing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 w:rsidRPr="00B364C1">
        <w:rPr>
          <w:rFonts w:ascii="Times New Roman" w:eastAsia="Arial" w:hAnsi="Times New Roman" w:cs="Times New Roman"/>
        </w:rPr>
        <w:t>El presente proyecto tratara sobre el desarrollo de un proyecto/aplicación el cual contiene una base de datos de registros de miembros que se inscriben en un gimnasio y con el objetivo de poder gestionar y automatizar procesos de inscripción para esta empresa</w:t>
      </w:r>
    </w:p>
    <w:p w14:paraId="28E41E72" w14:textId="77777777" w:rsidR="00E66124" w:rsidRPr="006A074F" w:rsidRDefault="00985073" w:rsidP="006A074F">
      <w:pPr>
        <w:pStyle w:val="Ttulo1"/>
        <w:numPr>
          <w:ilvl w:val="0"/>
          <w:numId w:val="8"/>
        </w:numPr>
        <w:jc w:val="both"/>
        <w:rPr>
          <w:rFonts w:ascii="Times New Roman" w:hAnsi="Times New Roman" w:cs="Times New Roman"/>
          <w:b/>
          <w:bCs/>
          <w:sz w:val="32"/>
          <w:szCs w:val="32"/>
        </w:rPr>
      </w:pPr>
      <w:bookmarkStart w:id="2" w:name="_heading=h.30j0zll" w:colFirst="0" w:colLast="0"/>
      <w:bookmarkStart w:id="3" w:name="_Toc123724768"/>
      <w:bookmarkEnd w:id="2"/>
      <w:r w:rsidRPr="006A074F">
        <w:rPr>
          <w:rFonts w:ascii="Times New Roman" w:hAnsi="Times New Roman" w:cs="Times New Roman"/>
          <w:b/>
          <w:bCs/>
          <w:sz w:val="32"/>
          <w:szCs w:val="32"/>
        </w:rPr>
        <w:t>Planteamiento del trabajo</w:t>
      </w:r>
      <w:bookmarkEnd w:id="3"/>
    </w:p>
    <w:p w14:paraId="5270C5F8" w14:textId="68C274CC" w:rsidR="00E66124" w:rsidRPr="006A074F" w:rsidRDefault="7DBFC712" w:rsidP="006A074F">
      <w:pPr>
        <w:pStyle w:val="Ttulo2"/>
        <w:numPr>
          <w:ilvl w:val="1"/>
          <w:numId w:val="8"/>
        </w:numPr>
        <w:jc w:val="both"/>
        <w:rPr>
          <w:rFonts w:ascii="Times New Roman" w:hAnsi="Times New Roman" w:cs="Times New Roman"/>
          <w:b/>
          <w:bCs/>
          <w:color w:val="000000"/>
          <w:sz w:val="28"/>
          <w:szCs w:val="28"/>
        </w:rPr>
      </w:pPr>
      <w:bookmarkStart w:id="4" w:name="_heading=h.1fob9te"/>
      <w:bookmarkStart w:id="5" w:name="_Toc123724769"/>
      <w:bookmarkEnd w:id="4"/>
      <w:r w:rsidRPr="006A074F">
        <w:rPr>
          <w:rFonts w:ascii="Times New Roman" w:hAnsi="Times New Roman" w:cs="Times New Roman"/>
          <w:b/>
          <w:bCs/>
          <w:sz w:val="28"/>
          <w:szCs w:val="28"/>
        </w:rPr>
        <w:t>Formulación del problema</w:t>
      </w:r>
      <w:bookmarkEnd w:id="5"/>
      <w:r w:rsidRPr="006A074F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</w:p>
    <w:p w14:paraId="4C0D5875" w14:textId="64685215" w:rsidR="23E4785F" w:rsidRPr="006A074F" w:rsidRDefault="00B364C1" w:rsidP="006A074F">
      <w:pPr>
        <w:spacing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 w:rsidRPr="00B364C1">
        <w:rPr>
          <w:rFonts w:ascii="Times New Roman" w:eastAsia="Arial" w:hAnsi="Times New Roman" w:cs="Times New Roman"/>
        </w:rPr>
        <w:t xml:space="preserve">En las empresas que gestionan </w:t>
      </w:r>
      <w:r w:rsidRPr="00B364C1">
        <w:rPr>
          <w:rFonts w:ascii="Times New Roman" w:eastAsia="Arial" w:hAnsi="Times New Roman" w:cs="Times New Roman"/>
        </w:rPr>
        <w:t>inscripciones</w:t>
      </w:r>
      <w:r w:rsidRPr="00B364C1">
        <w:rPr>
          <w:rFonts w:ascii="Times New Roman" w:eastAsia="Arial" w:hAnsi="Times New Roman" w:cs="Times New Roman"/>
        </w:rPr>
        <w:t xml:space="preserve"> como en este caso de un gimnasio, existen ocasiones en las cuales el llevar el registro de la suscripción de cada miembro puede ser complicado, extenso y también un gasto innecesario de papeles con las mismas suscripciones. El problema puede extenderse cuando los miembros pueden perder este papel de inscripción, provocando malentendidos y el miembro tiene </w:t>
      </w:r>
      <w:r w:rsidRPr="00B364C1">
        <w:rPr>
          <w:rFonts w:ascii="Times New Roman" w:eastAsia="Arial" w:hAnsi="Times New Roman" w:cs="Times New Roman"/>
        </w:rPr>
        <w:t>que volver</w:t>
      </w:r>
      <w:r w:rsidRPr="00B364C1">
        <w:rPr>
          <w:rFonts w:ascii="Times New Roman" w:eastAsia="Arial" w:hAnsi="Times New Roman" w:cs="Times New Roman"/>
        </w:rPr>
        <w:t xml:space="preserve"> a registraste</w:t>
      </w:r>
    </w:p>
    <w:p w14:paraId="2E3548F9" w14:textId="7475DCAF" w:rsidR="00985073" w:rsidRPr="006A074F" w:rsidRDefault="7DBFC712" w:rsidP="006A074F">
      <w:pPr>
        <w:pStyle w:val="Ttulo2"/>
        <w:numPr>
          <w:ilvl w:val="1"/>
          <w:numId w:val="8"/>
        </w:numPr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bookmarkStart w:id="6" w:name="_heading=h.3znysh7"/>
      <w:bookmarkStart w:id="7" w:name="_Toc123724770"/>
      <w:bookmarkEnd w:id="6"/>
      <w:r w:rsidRPr="006A074F">
        <w:rPr>
          <w:rFonts w:ascii="Times New Roman" w:hAnsi="Times New Roman" w:cs="Times New Roman"/>
          <w:b/>
          <w:bCs/>
          <w:sz w:val="28"/>
          <w:szCs w:val="28"/>
        </w:rPr>
        <w:t>Justificación</w:t>
      </w:r>
      <w:bookmarkEnd w:id="7"/>
    </w:p>
    <w:p w14:paraId="5400AC8E" w14:textId="3FE493AE" w:rsidR="4D110D91" w:rsidRPr="006A074F" w:rsidRDefault="00B364C1" w:rsidP="006A074F">
      <w:pPr>
        <w:spacing w:line="360" w:lineRule="auto"/>
        <w:jc w:val="both"/>
        <w:rPr>
          <w:rFonts w:ascii="Times New Roman" w:eastAsia="Arial" w:hAnsi="Times New Roman" w:cs="Times New Roman"/>
        </w:rPr>
      </w:pPr>
      <w:r w:rsidRPr="00B364C1">
        <w:rPr>
          <w:rFonts w:ascii="Times New Roman" w:eastAsia="Arial" w:hAnsi="Times New Roman" w:cs="Times New Roman"/>
        </w:rPr>
        <w:t xml:space="preserve">Se propone realizar un sistema que gestione y controle las membresías de este gimnasio, el cual permitirá ingresar nuevos miembros, mostrar los miembros ya registrados y buscar los miembros existentes con aspectos adicionales como calcular </w:t>
      </w:r>
      <w:r w:rsidRPr="00B364C1">
        <w:rPr>
          <w:rFonts w:ascii="Times New Roman" w:eastAsia="Arial" w:hAnsi="Times New Roman" w:cs="Times New Roman"/>
        </w:rPr>
        <w:t>número</w:t>
      </w:r>
      <w:r w:rsidRPr="00B364C1">
        <w:rPr>
          <w:rFonts w:ascii="Times New Roman" w:eastAsia="Arial" w:hAnsi="Times New Roman" w:cs="Times New Roman"/>
        </w:rPr>
        <w:t xml:space="preserve"> de días restantes dando la información respectiva de este cliente, como la fecha en que se inscribió y la fecha fin</w:t>
      </w:r>
    </w:p>
    <w:p w14:paraId="4DF32377" w14:textId="2BDA2FCB" w:rsidR="7DBFC712" w:rsidRPr="006A074F" w:rsidRDefault="7DBFC712" w:rsidP="006A074F">
      <w:pPr>
        <w:pStyle w:val="Ttulo1"/>
        <w:numPr>
          <w:ilvl w:val="0"/>
          <w:numId w:val="8"/>
        </w:numPr>
        <w:jc w:val="both"/>
        <w:rPr>
          <w:rFonts w:ascii="Times New Roman" w:hAnsi="Times New Roman" w:cs="Times New Roman"/>
          <w:b/>
          <w:bCs/>
          <w:sz w:val="32"/>
          <w:szCs w:val="32"/>
        </w:rPr>
      </w:pPr>
      <w:bookmarkStart w:id="8" w:name="_heading=h.2et92p0"/>
      <w:bookmarkStart w:id="9" w:name="_Toc123724771"/>
      <w:bookmarkEnd w:id="8"/>
      <w:r w:rsidRPr="006A074F">
        <w:rPr>
          <w:rFonts w:ascii="Times New Roman" w:hAnsi="Times New Roman" w:cs="Times New Roman"/>
          <w:b/>
          <w:bCs/>
          <w:sz w:val="32"/>
          <w:szCs w:val="32"/>
        </w:rPr>
        <w:t>Sistema de Objetivos</w:t>
      </w:r>
      <w:bookmarkEnd w:id="9"/>
      <w:r w:rsidRPr="006A074F">
        <w:rPr>
          <w:rFonts w:ascii="Times New Roman" w:hAnsi="Times New Roman" w:cs="Times New Roman"/>
          <w:b/>
          <w:bCs/>
          <w:sz w:val="32"/>
          <w:szCs w:val="32"/>
        </w:rPr>
        <w:t xml:space="preserve"> </w:t>
      </w:r>
    </w:p>
    <w:p w14:paraId="68588C3B" w14:textId="0AC3EEA2" w:rsidR="00E66124" w:rsidRPr="00F64A80" w:rsidRDefault="7DBFC712" w:rsidP="00F64A80">
      <w:pPr>
        <w:pStyle w:val="Ttulo2"/>
        <w:numPr>
          <w:ilvl w:val="1"/>
          <w:numId w:val="8"/>
        </w:numPr>
        <w:rPr>
          <w:rFonts w:ascii="Times New Roman" w:hAnsi="Times New Roman" w:cs="Times New Roman"/>
          <w:b/>
          <w:bCs/>
          <w:color w:val="000000"/>
          <w:sz w:val="28"/>
          <w:szCs w:val="28"/>
        </w:rPr>
      </w:pPr>
      <w:bookmarkStart w:id="10" w:name="_heading=h.tyjcwt"/>
      <w:bookmarkStart w:id="11" w:name="_Toc123724772"/>
      <w:bookmarkEnd w:id="10"/>
      <w:r w:rsidRPr="00F64A80">
        <w:rPr>
          <w:rFonts w:ascii="Times New Roman" w:hAnsi="Times New Roman" w:cs="Times New Roman"/>
          <w:b/>
          <w:bCs/>
          <w:sz w:val="28"/>
          <w:szCs w:val="28"/>
        </w:rPr>
        <w:t>Objetivo General</w:t>
      </w:r>
      <w:bookmarkEnd w:id="11"/>
    </w:p>
    <w:p w14:paraId="074804D0" w14:textId="668E9C78" w:rsidR="149F62CA" w:rsidRPr="006A074F" w:rsidRDefault="00B364C1" w:rsidP="006A074F">
      <w:pPr>
        <w:tabs>
          <w:tab w:val="left" w:pos="284"/>
        </w:tabs>
        <w:spacing w:after="0" w:line="360" w:lineRule="auto"/>
        <w:jc w:val="both"/>
        <w:rPr>
          <w:rFonts w:ascii="Times New Roman" w:eastAsia="Arial" w:hAnsi="Times New Roman" w:cs="Times New Roman"/>
        </w:rPr>
      </w:pPr>
      <w:r>
        <w:rPr>
          <w:rFonts w:ascii="Times New Roman" w:eastAsia="Arial" w:hAnsi="Times New Roman" w:cs="Times New Roman"/>
        </w:rPr>
        <w:t>Realizar</w:t>
      </w:r>
      <w:r w:rsidRPr="00B364C1">
        <w:rPr>
          <w:rFonts w:ascii="Times New Roman" w:eastAsia="Arial" w:hAnsi="Times New Roman" w:cs="Times New Roman"/>
        </w:rPr>
        <w:t xml:space="preserve"> una aplicación que permita llevar un registro de los miembros inscritos en el gimnasio por medio de una inscripción en un gimnasio, usando el IDE NetBeans programación Orientada a Objetos en Java, para resolver el problema del cliente automatizando y llevando un control de todos los miembros y su inscripciones.</w:t>
      </w:r>
    </w:p>
    <w:p w14:paraId="74D1BCD5" w14:textId="77777777" w:rsidR="00E66124" w:rsidRPr="006A074F" w:rsidRDefault="7DBFC712" w:rsidP="006A074F">
      <w:pPr>
        <w:pStyle w:val="Ttulo1"/>
        <w:jc w:val="both"/>
        <w:rPr>
          <w:rFonts w:ascii="Times New Roman" w:hAnsi="Times New Roman" w:cs="Times New Roman"/>
          <w:b/>
          <w:bCs/>
          <w:color w:val="000000"/>
          <w:sz w:val="28"/>
          <w:szCs w:val="28"/>
        </w:rPr>
      </w:pPr>
      <w:bookmarkStart w:id="12" w:name="_heading=h.3dy6vkm"/>
      <w:bookmarkStart w:id="13" w:name="_Toc123724773"/>
      <w:bookmarkEnd w:id="12"/>
      <w:r w:rsidRPr="006A074F">
        <w:rPr>
          <w:rFonts w:ascii="Times New Roman" w:hAnsi="Times New Roman" w:cs="Times New Roman"/>
          <w:b/>
          <w:bCs/>
          <w:sz w:val="28"/>
          <w:szCs w:val="28"/>
        </w:rPr>
        <w:t>3.2. Objetivos Específicos (03)</w:t>
      </w:r>
      <w:bookmarkEnd w:id="13"/>
    </w:p>
    <w:p w14:paraId="070E78E5" w14:textId="2782E897" w:rsidR="3E57DF92" w:rsidRPr="006A074F" w:rsidRDefault="3E57DF92" w:rsidP="006A074F">
      <w:pPr>
        <w:pStyle w:val="Prrafodelista"/>
        <w:numPr>
          <w:ilvl w:val="0"/>
          <w:numId w:val="3"/>
        </w:numPr>
        <w:tabs>
          <w:tab w:val="left" w:pos="284"/>
        </w:tabs>
        <w:spacing w:after="240" w:line="360" w:lineRule="auto"/>
        <w:jc w:val="both"/>
        <w:rPr>
          <w:rFonts w:ascii="Times New Roman" w:hAnsi="Times New Roman" w:cs="Times New Roman"/>
        </w:rPr>
      </w:pPr>
      <w:r w:rsidRPr="006A074F">
        <w:rPr>
          <w:rFonts w:ascii="Times New Roman" w:hAnsi="Times New Roman" w:cs="Times New Roman"/>
          <w:color w:val="000000" w:themeColor="text1"/>
        </w:rPr>
        <w:t xml:space="preserve">Recolectar </w:t>
      </w:r>
      <w:r w:rsidR="410CC350" w:rsidRPr="006A074F">
        <w:rPr>
          <w:rFonts w:ascii="Times New Roman" w:hAnsi="Times New Roman" w:cs="Times New Roman"/>
          <w:color w:val="000000" w:themeColor="text1"/>
        </w:rPr>
        <w:t>información</w:t>
      </w:r>
      <w:r w:rsidRPr="006A074F">
        <w:rPr>
          <w:rFonts w:ascii="Times New Roman" w:hAnsi="Times New Roman" w:cs="Times New Roman"/>
          <w:color w:val="000000" w:themeColor="text1"/>
        </w:rPr>
        <w:t xml:space="preserve"> necesaria para tener en cuenta el manejo de una </w:t>
      </w:r>
      <w:r w:rsidR="5AE650CB" w:rsidRPr="006A074F">
        <w:rPr>
          <w:rFonts w:ascii="Times New Roman" w:hAnsi="Times New Roman" w:cs="Times New Roman"/>
          <w:color w:val="000000" w:themeColor="text1"/>
        </w:rPr>
        <w:t>inscripción</w:t>
      </w:r>
      <w:r w:rsidRPr="006A074F">
        <w:rPr>
          <w:rFonts w:ascii="Times New Roman" w:hAnsi="Times New Roman" w:cs="Times New Roman"/>
          <w:color w:val="000000" w:themeColor="text1"/>
        </w:rPr>
        <w:t xml:space="preserve"> de mensualidad </w:t>
      </w:r>
    </w:p>
    <w:p w14:paraId="7A8F70B5" w14:textId="0815A34E" w:rsidR="3E57DF92" w:rsidRDefault="0067127B" w:rsidP="00D47657">
      <w:pPr>
        <w:pStyle w:val="Prrafodelista"/>
        <w:numPr>
          <w:ilvl w:val="0"/>
          <w:numId w:val="3"/>
        </w:numPr>
        <w:spacing w:after="240"/>
        <w:jc w:val="both"/>
        <w:rPr>
          <w:rFonts w:ascii="Times New Roman" w:hAnsi="Times New Roman" w:cs="Times New Roman"/>
        </w:rPr>
      </w:pPr>
      <w:r w:rsidRPr="006A074F">
        <w:rPr>
          <w:rFonts w:ascii="Times New Roman" w:hAnsi="Times New Roman" w:cs="Times New Roman"/>
        </w:rPr>
        <w:t xml:space="preserve">Presentar las historias de usuario </w:t>
      </w:r>
      <w:r w:rsidR="00D47657">
        <w:rPr>
          <w:rFonts w:ascii="Times New Roman" w:hAnsi="Times New Roman" w:cs="Times New Roman"/>
        </w:rPr>
        <w:t>mediante los requisitos permitiendo</w:t>
      </w:r>
      <w:r w:rsidRPr="006A074F">
        <w:rPr>
          <w:rFonts w:ascii="Times New Roman" w:hAnsi="Times New Roman" w:cs="Times New Roman"/>
        </w:rPr>
        <w:t xml:space="preserve"> explicar el aplicativo de manera óptima</w:t>
      </w:r>
    </w:p>
    <w:p w14:paraId="4126968B" w14:textId="77777777" w:rsidR="00B364C1" w:rsidRDefault="00B364C1" w:rsidP="00B364C1">
      <w:pPr>
        <w:pStyle w:val="Prrafodelista"/>
        <w:spacing w:after="240"/>
        <w:jc w:val="both"/>
        <w:rPr>
          <w:rFonts w:ascii="Times New Roman" w:hAnsi="Times New Roman" w:cs="Times New Roman"/>
        </w:rPr>
      </w:pPr>
    </w:p>
    <w:p w14:paraId="324208DD" w14:textId="2EA87DBF" w:rsidR="0067127B" w:rsidRPr="006A074F" w:rsidRDefault="0067127B" w:rsidP="006A074F">
      <w:pPr>
        <w:pStyle w:val="Prrafodelista"/>
        <w:numPr>
          <w:ilvl w:val="0"/>
          <w:numId w:val="3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mplementar el sistema propuesto </w:t>
      </w:r>
      <w:r w:rsidR="009E1937">
        <w:rPr>
          <w:rFonts w:ascii="Times New Roman" w:hAnsi="Times New Roman" w:cs="Times New Roman"/>
        </w:rPr>
        <w:t>mediante pruebas y errores, para lograr un software de calidad</w:t>
      </w:r>
    </w:p>
    <w:p w14:paraId="1689F20B" w14:textId="418483AC" w:rsidR="7DBFC712" w:rsidRPr="006A074F" w:rsidRDefault="7DBFC712" w:rsidP="006A074F">
      <w:pPr>
        <w:pStyle w:val="Ttulo1"/>
        <w:numPr>
          <w:ilvl w:val="0"/>
          <w:numId w:val="8"/>
        </w:numPr>
        <w:jc w:val="both"/>
        <w:rPr>
          <w:rFonts w:ascii="Times New Roman" w:hAnsi="Times New Roman" w:cs="Times New Roman"/>
          <w:b/>
          <w:bCs/>
          <w:sz w:val="32"/>
          <w:szCs w:val="32"/>
        </w:rPr>
      </w:pPr>
      <w:bookmarkStart w:id="14" w:name="_heading=h.1t3h5sf"/>
      <w:bookmarkStart w:id="15" w:name="_Toc123724774"/>
      <w:bookmarkEnd w:id="14"/>
      <w:r w:rsidRPr="006A074F">
        <w:rPr>
          <w:rFonts w:ascii="Times New Roman" w:hAnsi="Times New Roman" w:cs="Times New Roman"/>
          <w:b/>
          <w:bCs/>
          <w:sz w:val="32"/>
          <w:szCs w:val="32"/>
        </w:rPr>
        <w:lastRenderedPageBreak/>
        <w:t>Alcance</w:t>
      </w:r>
      <w:bookmarkEnd w:id="15"/>
      <w:r w:rsidRPr="006A074F">
        <w:rPr>
          <w:rFonts w:ascii="Times New Roman" w:hAnsi="Times New Roman" w:cs="Times New Roman"/>
          <w:b/>
          <w:bCs/>
          <w:sz w:val="32"/>
          <w:szCs w:val="32"/>
        </w:rPr>
        <w:t xml:space="preserve"> </w:t>
      </w:r>
    </w:p>
    <w:p w14:paraId="77FB23B6" w14:textId="02B1F73C" w:rsidR="00B364C1" w:rsidRPr="00B364C1" w:rsidRDefault="00B364C1" w:rsidP="00B364C1">
      <w:pPr>
        <w:jc w:val="both"/>
        <w:rPr>
          <w:rFonts w:ascii="Times New Roman" w:eastAsia="Arial" w:hAnsi="Times New Roman" w:cs="Times New Roman"/>
          <w:color w:val="000000" w:themeColor="text1"/>
          <w:sz w:val="24"/>
          <w:szCs w:val="24"/>
        </w:rPr>
      </w:pPr>
      <w:bookmarkStart w:id="16" w:name="_Toc123724775"/>
      <w:r w:rsidRPr="00B364C1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>1) Gestionar los miembros que se inscriben en el gimnasio</w:t>
      </w:r>
    </w:p>
    <w:p w14:paraId="7895FA05" w14:textId="77777777" w:rsidR="00B364C1" w:rsidRPr="00B364C1" w:rsidRDefault="00B364C1" w:rsidP="00B364C1">
      <w:pPr>
        <w:jc w:val="both"/>
        <w:rPr>
          <w:rFonts w:ascii="Times New Roman" w:eastAsia="Arial" w:hAnsi="Times New Roman" w:cs="Times New Roman"/>
          <w:color w:val="000000" w:themeColor="text1"/>
          <w:sz w:val="24"/>
          <w:szCs w:val="24"/>
        </w:rPr>
      </w:pPr>
      <w:r w:rsidRPr="00B364C1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>2) Mostar toda la información de los miembros que requiera el administrador</w:t>
      </w:r>
    </w:p>
    <w:p w14:paraId="76A79055" w14:textId="77777777" w:rsidR="00B364C1" w:rsidRDefault="00B364C1" w:rsidP="00B364C1">
      <w:pPr>
        <w:jc w:val="both"/>
        <w:rPr>
          <w:rFonts w:ascii="Times New Roman" w:eastAsia="Arial" w:hAnsi="Times New Roman" w:cs="Times New Roman"/>
          <w:color w:val="000000" w:themeColor="text1"/>
          <w:sz w:val="24"/>
          <w:szCs w:val="24"/>
        </w:rPr>
      </w:pPr>
      <w:r w:rsidRPr="00B364C1">
        <w:rPr>
          <w:rFonts w:ascii="Times New Roman" w:eastAsia="Arial" w:hAnsi="Times New Roman" w:cs="Times New Roman"/>
          <w:color w:val="000000" w:themeColor="text1"/>
          <w:sz w:val="24"/>
          <w:szCs w:val="24"/>
        </w:rPr>
        <w:t xml:space="preserve">3) Gestionar el sistema de inscripciones, como el renovamiento de las inscripciones </w:t>
      </w:r>
    </w:p>
    <w:p w14:paraId="147069D9" w14:textId="00667BC9" w:rsidR="00E66124" w:rsidRPr="006A074F" w:rsidRDefault="7DBFC712" w:rsidP="00B364C1">
      <w:pPr>
        <w:jc w:val="both"/>
        <w:rPr>
          <w:rFonts w:ascii="Times New Roman" w:hAnsi="Times New Roman" w:cs="Times New Roman"/>
          <w:b/>
          <w:bCs/>
          <w:sz w:val="32"/>
          <w:szCs w:val="32"/>
        </w:rPr>
      </w:pPr>
      <w:r w:rsidRPr="006A074F">
        <w:rPr>
          <w:rFonts w:ascii="Times New Roman" w:hAnsi="Times New Roman" w:cs="Times New Roman"/>
          <w:b/>
          <w:bCs/>
          <w:sz w:val="32"/>
          <w:szCs w:val="32"/>
        </w:rPr>
        <w:t>Marco Teórico</w:t>
      </w:r>
      <w:bookmarkEnd w:id="16"/>
    </w:p>
    <w:p w14:paraId="1F3FEDA7" w14:textId="5AFD9BD9" w:rsidR="5606D16B" w:rsidRPr="006A074F" w:rsidRDefault="5606D16B" w:rsidP="006A074F">
      <w:pPr>
        <w:spacing w:after="0" w:line="360" w:lineRule="auto"/>
        <w:jc w:val="both"/>
        <w:rPr>
          <w:rFonts w:ascii="Times New Roman" w:eastAsia="Arial" w:hAnsi="Times New Roman" w:cs="Times New Roman"/>
        </w:rPr>
      </w:pPr>
      <w:r w:rsidRPr="006A074F">
        <w:rPr>
          <w:rFonts w:ascii="Times New Roman" w:eastAsia="Arial" w:hAnsi="Times New Roman" w:cs="Times New Roman"/>
        </w:rPr>
        <w:t xml:space="preserve">Se utilizará el IDE NetBeans programando objetos en Java, siendo un lenguaje de programación muy útil debido al modularidad que usa, y a la posibilidad del uso de diagramas de clases que facilitaran nuestro trabajo al momento de explicar la relación que mantienen. </w:t>
      </w:r>
    </w:p>
    <w:p w14:paraId="7F4AB961" w14:textId="26CF78F0" w:rsidR="5606D16B" w:rsidRPr="006A074F" w:rsidRDefault="5606D16B" w:rsidP="006A074F">
      <w:pPr>
        <w:spacing w:after="0" w:line="360" w:lineRule="auto"/>
        <w:jc w:val="both"/>
        <w:rPr>
          <w:rFonts w:ascii="Times New Roman" w:hAnsi="Times New Roman" w:cs="Times New Roman"/>
        </w:rPr>
      </w:pPr>
      <w:r w:rsidRPr="006A074F">
        <w:rPr>
          <w:rFonts w:ascii="Times New Roman" w:eastAsia="Arial" w:hAnsi="Times New Roman" w:cs="Times New Roman"/>
        </w:rPr>
        <w:t xml:space="preserve"> </w:t>
      </w:r>
    </w:p>
    <w:p w14:paraId="1D4F7FB0" w14:textId="1EA09723" w:rsidR="5606D16B" w:rsidRPr="006A074F" w:rsidRDefault="5606D16B" w:rsidP="006A074F">
      <w:pPr>
        <w:spacing w:after="0" w:line="360" w:lineRule="auto"/>
        <w:jc w:val="both"/>
        <w:rPr>
          <w:rFonts w:ascii="Times New Roman" w:hAnsi="Times New Roman" w:cs="Times New Roman"/>
        </w:rPr>
      </w:pPr>
      <w:r w:rsidRPr="006A074F">
        <w:rPr>
          <w:rFonts w:ascii="Times New Roman" w:eastAsia="Arial" w:hAnsi="Times New Roman" w:cs="Times New Roman"/>
        </w:rPr>
        <w:t>Se utilizará base datos MySQL, aplicando las operaciones básicas que contenga lo necesario del usuario como nombre, cedula y libros a su cuenta tomados prestados, junto con un administrador que pueda realizar las operaciones CRUD en este sistema. Donde se usará un conector para poder hacer la conexión entre NetBeans y MySQL.</w:t>
      </w:r>
    </w:p>
    <w:p w14:paraId="41D3B736" w14:textId="64CC829B" w:rsidR="00727361" w:rsidRPr="006A074F" w:rsidRDefault="5D144BBD" w:rsidP="006A074F">
      <w:pPr>
        <w:spacing w:after="0"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 w:rsidRPr="006A074F">
        <w:rPr>
          <w:rFonts w:ascii="Times New Roman" w:eastAsia="Arial" w:hAnsi="Times New Roman" w:cs="Times New Roman"/>
          <w:sz w:val="24"/>
          <w:szCs w:val="24"/>
        </w:rPr>
        <w:t xml:space="preserve"> </w:t>
      </w:r>
    </w:p>
    <w:p w14:paraId="4E42693F" w14:textId="76C35C89" w:rsidR="5D144BBD" w:rsidRPr="006A074F" w:rsidRDefault="00727361" w:rsidP="006A074F">
      <w:pPr>
        <w:jc w:val="both"/>
        <w:rPr>
          <w:rFonts w:ascii="Times New Roman" w:eastAsia="Arial" w:hAnsi="Times New Roman" w:cs="Times New Roman"/>
          <w:sz w:val="24"/>
          <w:szCs w:val="24"/>
        </w:rPr>
      </w:pPr>
      <w:r w:rsidRPr="006A074F">
        <w:rPr>
          <w:rFonts w:ascii="Times New Roman" w:eastAsia="Arial" w:hAnsi="Times New Roman" w:cs="Times New Roman"/>
          <w:sz w:val="24"/>
          <w:szCs w:val="24"/>
        </w:rPr>
        <w:br w:type="page"/>
      </w:r>
    </w:p>
    <w:p w14:paraId="1332BF24" w14:textId="195EA4FA" w:rsidR="00E66124" w:rsidRPr="006A074F" w:rsidRDefault="00985073" w:rsidP="006A074F">
      <w:pPr>
        <w:pStyle w:val="Ttulo1"/>
        <w:numPr>
          <w:ilvl w:val="1"/>
          <w:numId w:val="8"/>
        </w:numPr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bookmarkStart w:id="17" w:name="_heading=h.2s8eyo1" w:colFirst="0" w:colLast="0"/>
      <w:bookmarkStart w:id="18" w:name="_Toc123724776"/>
      <w:bookmarkEnd w:id="17"/>
      <w:r w:rsidRPr="006A074F">
        <w:rPr>
          <w:rFonts w:ascii="Times New Roman" w:hAnsi="Times New Roman" w:cs="Times New Roman"/>
          <w:b/>
          <w:bCs/>
          <w:sz w:val="28"/>
          <w:szCs w:val="28"/>
        </w:rPr>
        <w:lastRenderedPageBreak/>
        <w:t>Metodología (Marco de trabajo 5W+2H)</w:t>
      </w:r>
      <w:bookmarkEnd w:id="18"/>
    </w:p>
    <w:p w14:paraId="5EEBB9F3" w14:textId="42E5226E" w:rsidR="006A074F" w:rsidRPr="006A074F" w:rsidRDefault="006A074F" w:rsidP="006A074F">
      <w:pPr>
        <w:jc w:val="both"/>
        <w:rPr>
          <w:rFonts w:ascii="Times New Roman" w:hAnsi="Times New Roman" w:cs="Times New Roman"/>
          <w:lang w:val="es"/>
        </w:rPr>
      </w:pPr>
      <w:r w:rsidRPr="006A074F">
        <w:rPr>
          <w:rFonts w:ascii="Times New Roman" w:hAnsi="Times New Roman" w:cs="Times New Roman"/>
          <w:b/>
          <w:bCs/>
          <w:i/>
          <w:iCs/>
          <w:lang w:val="es"/>
        </w:rPr>
        <w:t>Anexo 1:</w:t>
      </w:r>
      <w:r w:rsidRPr="006A074F">
        <w:rPr>
          <w:rFonts w:ascii="Times New Roman" w:hAnsi="Times New Roman" w:cs="Times New Roman"/>
          <w:lang w:val="es"/>
        </w:rPr>
        <w:t xml:space="preserve"> Marco de trabajo</w:t>
      </w:r>
    </w:p>
    <w:p w14:paraId="1CDB757D" w14:textId="6BB7B703" w:rsidR="00E66124" w:rsidRPr="006A074F" w:rsidRDefault="00E66124" w:rsidP="006A074F">
      <w:pPr>
        <w:spacing w:after="0" w:line="360" w:lineRule="auto"/>
        <w:jc w:val="both"/>
        <w:rPr>
          <w:rFonts w:ascii="Times New Roman" w:eastAsia="Arial" w:hAnsi="Times New Roman" w:cs="Times New Roman"/>
          <w:sz w:val="16"/>
          <w:szCs w:val="16"/>
        </w:rPr>
      </w:pPr>
    </w:p>
    <w:p w14:paraId="7B2B0AFB" w14:textId="1E8DADFB" w:rsidR="5648A2E0" w:rsidRPr="006A074F" w:rsidRDefault="00B364C1" w:rsidP="006A074F">
      <w:pPr>
        <w:spacing w:after="0" w:line="360" w:lineRule="auto"/>
        <w:jc w:val="both"/>
        <w:rPr>
          <w:rFonts w:ascii="Times New Roman" w:eastAsia="Arial" w:hAnsi="Times New Roman" w:cs="Times New Roman"/>
          <w:sz w:val="24"/>
          <w:szCs w:val="24"/>
        </w:rPr>
      </w:pPr>
      <w:r w:rsidRPr="00B364C1">
        <w:rPr>
          <w:rFonts w:ascii="Times New Roman" w:eastAsia="Arial" w:hAnsi="Times New Roman" w:cs="Times New Roman"/>
          <w:sz w:val="24"/>
          <w:szCs w:val="24"/>
        </w:rPr>
        <w:drawing>
          <wp:inline distT="0" distB="0" distL="0" distR="0" wp14:anchorId="3C583BF1" wp14:editId="3159E92C">
            <wp:extent cx="5769128" cy="2943225"/>
            <wp:effectExtent l="0" t="0" r="3175" b="0"/>
            <wp:docPr id="5" name="Marcador de contenido 4">
              <a:extLst xmlns:a="http://schemas.openxmlformats.org/drawingml/2006/main">
                <a:ext uri="{FF2B5EF4-FFF2-40B4-BE49-F238E27FC236}">
                  <a16:creationId xmlns:a16="http://schemas.microsoft.com/office/drawing/2014/main" id="{41353609-BBD0-1935-5180-7D540B45DF0F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Marcador de contenido 4">
                      <a:extLst>
                        <a:ext uri="{FF2B5EF4-FFF2-40B4-BE49-F238E27FC236}">
                          <a16:creationId xmlns:a16="http://schemas.microsoft.com/office/drawing/2014/main" id="{41353609-BBD0-1935-5180-7D540B45DF0F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74796" cy="29461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36F2BC" w14:textId="77777777" w:rsidR="00E66124" w:rsidRPr="006A074F" w:rsidRDefault="7DBFC712" w:rsidP="006A074F">
      <w:pPr>
        <w:pStyle w:val="Ttulo1"/>
        <w:numPr>
          <w:ilvl w:val="0"/>
          <w:numId w:val="8"/>
        </w:numPr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bookmarkStart w:id="19" w:name="_heading=h.17dp8vu"/>
      <w:bookmarkStart w:id="20" w:name="_Int_6atCZFSV"/>
      <w:bookmarkStart w:id="21" w:name="_Toc123724777"/>
      <w:bookmarkEnd w:id="19"/>
      <w:r w:rsidRPr="006A074F">
        <w:rPr>
          <w:rFonts w:ascii="Times New Roman" w:hAnsi="Times New Roman" w:cs="Times New Roman"/>
          <w:b/>
          <w:bCs/>
          <w:sz w:val="28"/>
          <w:szCs w:val="28"/>
        </w:rPr>
        <w:t>Ideas a Defender</w:t>
      </w:r>
      <w:bookmarkEnd w:id="20"/>
      <w:bookmarkEnd w:id="21"/>
    </w:p>
    <w:p w14:paraId="28D6D08C" w14:textId="10E4AF17" w:rsidR="7A91DC52" w:rsidRPr="006A074F" w:rsidRDefault="00B364C1" w:rsidP="006A074F">
      <w:pPr>
        <w:spacing w:line="360" w:lineRule="auto"/>
        <w:jc w:val="both"/>
        <w:rPr>
          <w:rFonts w:ascii="Times New Roman" w:eastAsia="Arial" w:hAnsi="Times New Roman" w:cs="Times New Roman"/>
          <w:b/>
          <w:bCs/>
          <w:sz w:val="24"/>
          <w:szCs w:val="24"/>
        </w:rPr>
      </w:pPr>
      <w:r w:rsidRPr="00B364C1">
        <w:rPr>
          <w:rFonts w:ascii="Times New Roman" w:eastAsia="Arial" w:hAnsi="Times New Roman" w:cs="Times New Roman"/>
          <w:sz w:val="24"/>
          <w:szCs w:val="24"/>
        </w:rPr>
        <w:t xml:space="preserve">Se espera que se implemente una administración </w:t>
      </w:r>
      <w:r w:rsidRPr="00B364C1">
        <w:rPr>
          <w:rFonts w:ascii="Times New Roman" w:eastAsia="Arial" w:hAnsi="Times New Roman" w:cs="Times New Roman"/>
          <w:sz w:val="24"/>
          <w:szCs w:val="24"/>
        </w:rPr>
        <w:t>sólida</w:t>
      </w:r>
      <w:r w:rsidRPr="00B364C1">
        <w:rPr>
          <w:rFonts w:ascii="Times New Roman" w:eastAsia="Arial" w:hAnsi="Times New Roman" w:cs="Times New Roman"/>
          <w:sz w:val="24"/>
          <w:szCs w:val="24"/>
        </w:rPr>
        <w:t xml:space="preserve"> para el sistema de gimnasio, que las técnicas de programación orientada a objetos como la modularidad se logre una buen programa</w:t>
      </w:r>
    </w:p>
    <w:p w14:paraId="6E162ABD" w14:textId="77777777" w:rsidR="00E66124" w:rsidRPr="006A074F" w:rsidRDefault="7DBFC712" w:rsidP="006A074F">
      <w:pPr>
        <w:pStyle w:val="Ttulo1"/>
        <w:numPr>
          <w:ilvl w:val="0"/>
          <w:numId w:val="8"/>
        </w:numPr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bookmarkStart w:id="22" w:name="_heading=h.3rdcrjn"/>
      <w:bookmarkStart w:id="23" w:name="_Toc123724778"/>
      <w:bookmarkEnd w:id="22"/>
      <w:r w:rsidRPr="006A074F">
        <w:rPr>
          <w:rFonts w:ascii="Times New Roman" w:hAnsi="Times New Roman" w:cs="Times New Roman"/>
          <w:b/>
          <w:bCs/>
          <w:sz w:val="28"/>
          <w:szCs w:val="28"/>
        </w:rPr>
        <w:t>Resultados Esperados</w:t>
      </w:r>
      <w:bookmarkEnd w:id="23"/>
    </w:p>
    <w:p w14:paraId="55B43B44" w14:textId="051AB966" w:rsidR="688FD37D" w:rsidRPr="006A074F" w:rsidRDefault="00B364C1" w:rsidP="006A074F">
      <w:pPr>
        <w:spacing w:after="0" w:line="360" w:lineRule="auto"/>
        <w:jc w:val="both"/>
        <w:rPr>
          <w:rFonts w:ascii="Times New Roman" w:hAnsi="Times New Roman" w:cs="Times New Roman"/>
        </w:rPr>
      </w:pPr>
      <w:r w:rsidRPr="00B364C1">
        <w:rPr>
          <w:rFonts w:ascii="Times New Roman" w:eastAsia="Arial" w:hAnsi="Times New Roman" w:cs="Times New Roman"/>
          <w:sz w:val="24"/>
          <w:szCs w:val="24"/>
        </w:rPr>
        <w:t>Se espera lograr que el sistema abarque lo solicitado por la dueña del producto, quien quiere automatizar los procesos de inscripciones para tener un mejor desempeño en su negocio</w:t>
      </w:r>
    </w:p>
    <w:p w14:paraId="19331CD2" w14:textId="7B9B8638" w:rsidR="00E66124" w:rsidRPr="006A074F" w:rsidRDefault="7DBFC712" w:rsidP="006A074F">
      <w:pPr>
        <w:pStyle w:val="Ttulo1"/>
        <w:numPr>
          <w:ilvl w:val="0"/>
          <w:numId w:val="8"/>
        </w:numPr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bookmarkStart w:id="24" w:name="_Toc123724779"/>
      <w:r w:rsidRPr="006A074F">
        <w:rPr>
          <w:rFonts w:ascii="Times New Roman" w:hAnsi="Times New Roman" w:cs="Times New Roman"/>
          <w:b/>
          <w:bCs/>
          <w:sz w:val="28"/>
          <w:szCs w:val="28"/>
        </w:rPr>
        <w:t>Conclusiones y recomendaciones</w:t>
      </w:r>
      <w:bookmarkEnd w:id="24"/>
    </w:p>
    <w:p w14:paraId="58E557FD" w14:textId="72E23349" w:rsidR="00E66124" w:rsidRPr="006A074F" w:rsidRDefault="758D3F00" w:rsidP="006A074F">
      <w:pPr>
        <w:pStyle w:val="Ttulo2"/>
        <w:keepNext w:val="0"/>
        <w:keepLines w:val="0"/>
        <w:spacing w:after="80" w:line="360" w:lineRule="auto"/>
        <w:jc w:val="both"/>
        <w:rPr>
          <w:rFonts w:ascii="Times New Roman" w:hAnsi="Times New Roman" w:cs="Times New Roman"/>
          <w:b/>
          <w:bCs/>
          <w:sz w:val="26"/>
          <w:szCs w:val="26"/>
        </w:rPr>
      </w:pPr>
      <w:bookmarkStart w:id="25" w:name="_Toc123724780"/>
      <w:r w:rsidRPr="006A074F">
        <w:rPr>
          <w:rFonts w:ascii="Times New Roman" w:hAnsi="Times New Roman" w:cs="Times New Roman"/>
          <w:b/>
          <w:bCs/>
          <w:sz w:val="26"/>
          <w:szCs w:val="26"/>
        </w:rPr>
        <w:t>8</w:t>
      </w:r>
      <w:r w:rsidR="7DBFC712" w:rsidRPr="006A074F">
        <w:rPr>
          <w:rFonts w:ascii="Times New Roman" w:hAnsi="Times New Roman" w:cs="Times New Roman"/>
          <w:b/>
          <w:bCs/>
          <w:sz w:val="26"/>
          <w:szCs w:val="26"/>
        </w:rPr>
        <w:t>.1 Conclusiones</w:t>
      </w:r>
      <w:bookmarkEnd w:id="25"/>
    </w:p>
    <w:p w14:paraId="45D5E433" w14:textId="29C99AAD" w:rsidR="455C4F34" w:rsidRPr="006A074F" w:rsidRDefault="00B364C1" w:rsidP="006A074F">
      <w:pPr>
        <w:pStyle w:val="Prrafodelista"/>
        <w:numPr>
          <w:ilvl w:val="0"/>
          <w:numId w:val="2"/>
        </w:numPr>
        <w:spacing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364C1">
        <w:rPr>
          <w:rFonts w:ascii="Times New Roman" w:hAnsi="Times New Roman" w:cs="Times New Roman"/>
          <w:sz w:val="24"/>
          <w:szCs w:val="24"/>
          <w:lang w:val="es-EC"/>
        </w:rPr>
        <w:t>Se logro desarrollar un sistema funcional que permite guardar los miembros que asisten al gimnasio</w:t>
      </w:r>
    </w:p>
    <w:p w14:paraId="1C077F7A" w14:textId="566A104E" w:rsidR="455C4F34" w:rsidRPr="00B364C1" w:rsidRDefault="00B364C1" w:rsidP="006A074F">
      <w:pPr>
        <w:pStyle w:val="Prrafodelista"/>
        <w:numPr>
          <w:ilvl w:val="0"/>
          <w:numId w:val="2"/>
        </w:numPr>
        <w:spacing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364C1">
        <w:rPr>
          <w:rFonts w:ascii="Times New Roman" w:hAnsi="Times New Roman" w:cs="Times New Roman"/>
          <w:sz w:val="24"/>
          <w:szCs w:val="24"/>
          <w:lang w:val="es-EC"/>
        </w:rPr>
        <w:t>Se logro establecer correctamente la Matriz de historias de usuario para identificar los requisitos funcionales para su posterior implementación</w:t>
      </w:r>
    </w:p>
    <w:p w14:paraId="194033F8" w14:textId="77777777" w:rsidR="00B364C1" w:rsidRPr="00B364C1" w:rsidRDefault="00B364C1" w:rsidP="00B364C1">
      <w:pPr>
        <w:pStyle w:val="Prrafodelista"/>
        <w:numPr>
          <w:ilvl w:val="0"/>
          <w:numId w:val="2"/>
        </w:numPr>
        <w:spacing w:after="160"/>
        <w:jc w:val="both"/>
        <w:rPr>
          <w:rFonts w:ascii="Times New Roman" w:hAnsi="Times New Roman" w:cs="Times New Roman"/>
          <w:sz w:val="24"/>
          <w:szCs w:val="24"/>
          <w:lang w:val="es-EC"/>
        </w:rPr>
      </w:pPr>
      <w:r w:rsidRPr="00B364C1">
        <w:rPr>
          <w:rFonts w:ascii="Times New Roman" w:hAnsi="Times New Roman" w:cs="Times New Roman"/>
          <w:sz w:val="24"/>
          <w:szCs w:val="24"/>
          <w:lang w:val="es-EC"/>
        </w:rPr>
        <w:lastRenderedPageBreak/>
        <w:t>Se logro con el cliente validar que todos los requisitos están desarrollados como el dueño necesitaba para su negocio</w:t>
      </w:r>
    </w:p>
    <w:p w14:paraId="3E006B1C" w14:textId="77777777" w:rsidR="00B364C1" w:rsidRPr="006A074F" w:rsidRDefault="00B364C1" w:rsidP="00B364C1">
      <w:pPr>
        <w:pStyle w:val="Prrafodelista"/>
        <w:spacing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16D6B7C" w14:textId="5CD2FF86" w:rsidR="00E66124" w:rsidRPr="006A074F" w:rsidRDefault="74E907B6" w:rsidP="006A074F">
      <w:pPr>
        <w:pStyle w:val="Ttulo2"/>
        <w:keepNext w:val="0"/>
        <w:keepLines w:val="0"/>
        <w:spacing w:after="80" w:line="360" w:lineRule="auto"/>
        <w:jc w:val="both"/>
        <w:rPr>
          <w:rFonts w:ascii="Times New Roman" w:hAnsi="Times New Roman" w:cs="Times New Roman"/>
          <w:b/>
          <w:bCs/>
          <w:sz w:val="26"/>
          <w:szCs w:val="26"/>
        </w:rPr>
      </w:pPr>
      <w:bookmarkStart w:id="26" w:name="_Toc123724781"/>
      <w:r w:rsidRPr="006A074F">
        <w:rPr>
          <w:rFonts w:ascii="Times New Roman" w:hAnsi="Times New Roman" w:cs="Times New Roman"/>
          <w:b/>
          <w:bCs/>
          <w:sz w:val="26"/>
          <w:szCs w:val="26"/>
        </w:rPr>
        <w:t>8</w:t>
      </w:r>
      <w:r w:rsidR="7DBFC712" w:rsidRPr="006A074F">
        <w:rPr>
          <w:rFonts w:ascii="Times New Roman" w:hAnsi="Times New Roman" w:cs="Times New Roman"/>
          <w:b/>
          <w:bCs/>
          <w:sz w:val="26"/>
          <w:szCs w:val="26"/>
        </w:rPr>
        <w:t>.2 Recomendaciones</w:t>
      </w:r>
      <w:bookmarkEnd w:id="26"/>
    </w:p>
    <w:p w14:paraId="2FA5FE72" w14:textId="7D2D687C" w:rsidR="00E66124" w:rsidRPr="00B364C1" w:rsidRDefault="3330F04C" w:rsidP="00B364C1">
      <w:pPr>
        <w:pStyle w:val="Prrafodelista"/>
        <w:numPr>
          <w:ilvl w:val="0"/>
          <w:numId w:val="2"/>
        </w:numPr>
        <w:spacing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364C1">
        <w:rPr>
          <w:rFonts w:ascii="Times New Roman" w:hAnsi="Times New Roman" w:cs="Times New Roman"/>
          <w:sz w:val="24"/>
          <w:szCs w:val="24"/>
        </w:rPr>
        <w:t xml:space="preserve"> </w:t>
      </w:r>
      <w:r w:rsidR="00B364C1" w:rsidRPr="00B364C1">
        <w:rPr>
          <w:rFonts w:ascii="Times New Roman" w:hAnsi="Times New Roman" w:cs="Times New Roman"/>
          <w:sz w:val="24"/>
          <w:szCs w:val="24"/>
        </w:rPr>
        <w:t>Se logro con el cliente validar que todos los requisitos están desarrollados como el dueño necesitaba para su negocio</w:t>
      </w:r>
    </w:p>
    <w:p w14:paraId="401547E7" w14:textId="1D107822" w:rsidR="00E66124" w:rsidRPr="00B364C1" w:rsidRDefault="00B364C1" w:rsidP="00B364C1">
      <w:pPr>
        <w:pStyle w:val="Prrafodelista"/>
        <w:numPr>
          <w:ilvl w:val="0"/>
          <w:numId w:val="2"/>
        </w:numPr>
        <w:spacing w:after="16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364C1">
        <w:rPr>
          <w:rFonts w:ascii="Times New Roman" w:hAnsi="Times New Roman" w:cs="Times New Roman"/>
          <w:sz w:val="24"/>
          <w:szCs w:val="24"/>
        </w:rPr>
        <w:t>Se logro con el cliente validar que todos los requisitos están desarrollados como el dueño necesitaba para su negocio</w:t>
      </w:r>
    </w:p>
    <w:p w14:paraId="05C32510" w14:textId="4786B916" w:rsidR="00E66124" w:rsidRPr="006A074F" w:rsidRDefault="5CE9DCC7" w:rsidP="006A074F">
      <w:pPr>
        <w:pStyle w:val="Ttulo1"/>
        <w:numPr>
          <w:ilvl w:val="0"/>
          <w:numId w:val="8"/>
        </w:numPr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bookmarkStart w:id="27" w:name="_Toc123724782"/>
      <w:r w:rsidRPr="006A074F">
        <w:rPr>
          <w:rFonts w:ascii="Times New Roman" w:hAnsi="Times New Roman" w:cs="Times New Roman"/>
          <w:b/>
          <w:bCs/>
          <w:sz w:val="28"/>
          <w:szCs w:val="28"/>
        </w:rPr>
        <w:t>Link del video con la presentación del perfil del proyecto</w:t>
      </w:r>
      <w:bookmarkEnd w:id="27"/>
    </w:p>
    <w:p w14:paraId="2EC18F2D" w14:textId="1A29DE40" w:rsidR="00FC3E7E" w:rsidRPr="006A074F" w:rsidRDefault="00000000" w:rsidP="006A074F">
      <w:pPr>
        <w:pStyle w:val="Prrafodelista"/>
        <w:numPr>
          <w:ilvl w:val="0"/>
          <w:numId w:val="12"/>
        </w:numPr>
        <w:jc w:val="both"/>
        <w:rPr>
          <w:rStyle w:val="Hipervnculo"/>
          <w:rFonts w:ascii="Times New Roman" w:hAnsi="Times New Roman" w:cs="Times New Roman"/>
        </w:rPr>
      </w:pPr>
      <w:hyperlink r:id="rId13" w:history="1">
        <w:r w:rsidR="00FC3E7E" w:rsidRPr="006A074F">
          <w:rPr>
            <w:rStyle w:val="Hipervnculo"/>
            <w:rFonts w:ascii="Times New Roman" w:hAnsi="Times New Roman" w:cs="Times New Roman"/>
          </w:rPr>
          <w:t>https://youtu.be/GvUB0IyG_oM</w:t>
        </w:r>
      </w:hyperlink>
    </w:p>
    <w:p w14:paraId="4FAA0309" w14:textId="0A148389" w:rsidR="00E66124" w:rsidRPr="006A074F" w:rsidRDefault="7DBFC712" w:rsidP="006A074F">
      <w:pPr>
        <w:pStyle w:val="Ttulo1"/>
        <w:numPr>
          <w:ilvl w:val="0"/>
          <w:numId w:val="8"/>
        </w:numPr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bookmarkStart w:id="28" w:name="_heading=h.1ci93xb"/>
      <w:bookmarkStart w:id="29" w:name="_Toc123724783"/>
      <w:bookmarkEnd w:id="28"/>
      <w:r w:rsidRPr="006A074F">
        <w:rPr>
          <w:rFonts w:ascii="Times New Roman" w:hAnsi="Times New Roman" w:cs="Times New Roman"/>
          <w:b/>
          <w:bCs/>
          <w:sz w:val="28"/>
          <w:szCs w:val="28"/>
        </w:rPr>
        <w:t>Planificación para el Cronograma:</w:t>
      </w:r>
      <w:bookmarkEnd w:id="29"/>
    </w:p>
    <w:p w14:paraId="5006C4FB" w14:textId="1B0054A6" w:rsidR="00F37E69" w:rsidRPr="006A074F" w:rsidRDefault="00F37E69" w:rsidP="006A074F">
      <w:pPr>
        <w:jc w:val="both"/>
        <w:rPr>
          <w:rFonts w:ascii="Times New Roman" w:hAnsi="Times New Roman" w:cs="Times New Roman"/>
          <w:lang w:val="es"/>
        </w:rPr>
      </w:pPr>
      <w:r w:rsidRPr="006A074F">
        <w:rPr>
          <w:rFonts w:ascii="Times New Roman" w:hAnsi="Times New Roman" w:cs="Times New Roman"/>
          <w:b/>
          <w:bCs/>
          <w:i/>
          <w:iCs/>
          <w:lang w:val="es"/>
        </w:rPr>
        <w:t>Anexo 2:</w:t>
      </w:r>
      <w:r w:rsidRPr="006A074F">
        <w:rPr>
          <w:rFonts w:ascii="Times New Roman" w:hAnsi="Times New Roman" w:cs="Times New Roman"/>
          <w:lang w:val="es"/>
        </w:rPr>
        <w:t xml:space="preserve"> Cronograma</w:t>
      </w:r>
    </w:p>
    <w:p w14:paraId="7F7A8309" w14:textId="65DAF290" w:rsidR="00C843BB" w:rsidRPr="006A074F" w:rsidRDefault="00FF17A8" w:rsidP="006A074F">
      <w:pPr>
        <w:spacing w:after="200" w:line="276" w:lineRule="auto"/>
        <w:jc w:val="both"/>
        <w:rPr>
          <w:rFonts w:ascii="Times New Roman" w:eastAsia="Arial" w:hAnsi="Times New Roman" w:cs="Times New Roman"/>
          <w:b/>
          <w:sz w:val="36"/>
          <w:szCs w:val="36"/>
        </w:rPr>
      </w:pPr>
      <w:r>
        <w:rPr>
          <w:rFonts w:ascii="Times New Roman" w:eastAsia="Arial" w:hAnsi="Times New Roman" w:cs="Times New Roman"/>
          <w:b/>
          <w:noProof/>
          <w:sz w:val="36"/>
          <w:szCs w:val="36"/>
        </w:rPr>
        <w:drawing>
          <wp:inline distT="0" distB="0" distL="0" distR="0" wp14:anchorId="2664714A" wp14:editId="4706F753">
            <wp:extent cx="5842147" cy="3781425"/>
            <wp:effectExtent l="0" t="0" r="635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49008" cy="37858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D3E7A3" w14:textId="5AA7561C" w:rsidR="00C843BB" w:rsidRPr="006A074F" w:rsidRDefault="00B364C1" w:rsidP="006A074F">
      <w:pPr>
        <w:pStyle w:val="Ttulo1"/>
        <w:numPr>
          <w:ilvl w:val="0"/>
          <w:numId w:val="8"/>
        </w:numPr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Referencias</w:t>
      </w:r>
    </w:p>
    <w:p w14:paraId="61270A72" w14:textId="77777777" w:rsidR="009A51FE" w:rsidRPr="006A074F" w:rsidRDefault="009A51FE" w:rsidP="006A074F">
      <w:pPr>
        <w:pBdr>
          <w:top w:val="nil"/>
          <w:left w:val="nil"/>
          <w:bottom w:val="nil"/>
          <w:right w:val="nil"/>
          <w:between w:val="nil"/>
        </w:pBdr>
        <w:spacing w:after="0" w:line="276" w:lineRule="auto"/>
        <w:jc w:val="both"/>
        <w:rPr>
          <w:rFonts w:ascii="Times New Roman" w:eastAsia="Arial" w:hAnsi="Times New Roman" w:cs="Times New Roman"/>
          <w:b/>
          <w:bCs/>
          <w:color w:val="000000" w:themeColor="text1"/>
          <w:sz w:val="24"/>
          <w:szCs w:val="24"/>
        </w:rPr>
      </w:pPr>
    </w:p>
    <w:p w14:paraId="08EDB543" w14:textId="77777777" w:rsidR="00B364C1" w:rsidRDefault="00FC3E7E" w:rsidP="00B364C1">
      <w:pPr>
        <w:spacing w:after="240" w:line="360" w:lineRule="auto"/>
        <w:ind w:left="1440" w:hanging="720"/>
        <w:rPr>
          <w:rFonts w:ascii="Times New Roman" w:eastAsia="Times New Roman" w:hAnsi="Times New Roman" w:cs="Times New Roman"/>
          <w:sz w:val="24"/>
          <w:szCs w:val="24"/>
          <w:lang w:val="es-ES"/>
        </w:rPr>
      </w:pPr>
      <w:r w:rsidRPr="006A074F">
        <w:rPr>
          <w:rFonts w:ascii="Times New Roman" w:eastAsia="Arial" w:hAnsi="Times New Roman" w:cs="Times New Roman"/>
          <w:b/>
          <w:bCs/>
          <w:color w:val="000000" w:themeColor="text1"/>
          <w:sz w:val="24"/>
          <w:szCs w:val="24"/>
        </w:rPr>
        <w:lastRenderedPageBreak/>
        <w:fldChar w:fldCharType="begin" w:fldLock="1"/>
      </w:r>
      <w:r w:rsidRPr="006A074F">
        <w:rPr>
          <w:rFonts w:ascii="Times New Roman" w:eastAsia="Arial" w:hAnsi="Times New Roman" w:cs="Times New Roman"/>
          <w:b/>
          <w:bCs/>
          <w:color w:val="000000" w:themeColor="text1"/>
          <w:sz w:val="24"/>
          <w:szCs w:val="24"/>
        </w:rPr>
        <w:instrText xml:space="preserve">ADDIN Mendeley Bibliography CSL_BIBLIOGRAPHY </w:instrText>
      </w:r>
      <w:r w:rsidRPr="006A074F">
        <w:rPr>
          <w:rFonts w:ascii="Times New Roman" w:eastAsia="Arial" w:hAnsi="Times New Roman" w:cs="Times New Roman"/>
          <w:b/>
          <w:bCs/>
          <w:color w:val="000000" w:themeColor="text1"/>
          <w:sz w:val="24"/>
          <w:szCs w:val="24"/>
        </w:rPr>
        <w:fldChar w:fldCharType="separate"/>
      </w:r>
      <w:proofErr w:type="spellStart"/>
      <w:r w:rsidR="00B364C1">
        <w:rPr>
          <w:rFonts w:ascii="Times New Roman" w:eastAsia="Times New Roman" w:hAnsi="Times New Roman" w:cs="Times New Roman"/>
          <w:sz w:val="24"/>
          <w:szCs w:val="24"/>
          <w:lang w:val="es-ES"/>
        </w:rPr>
        <w:t>Author</w:t>
      </w:r>
      <w:proofErr w:type="spellEnd"/>
      <w:r w:rsidR="00B364C1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, G. (20 de </w:t>
      </w:r>
      <w:proofErr w:type="gramStart"/>
      <w:r w:rsidR="00B364C1">
        <w:rPr>
          <w:rFonts w:ascii="Times New Roman" w:eastAsia="Times New Roman" w:hAnsi="Times New Roman" w:cs="Times New Roman"/>
          <w:sz w:val="24"/>
          <w:szCs w:val="24"/>
          <w:lang w:val="es-ES"/>
        </w:rPr>
        <w:t>Junio</w:t>
      </w:r>
      <w:proofErr w:type="gramEnd"/>
      <w:r w:rsidR="00B364C1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de 2019). </w:t>
      </w:r>
      <w:r w:rsidR="00B364C1">
        <w:rPr>
          <w:rFonts w:ascii="Times New Roman" w:eastAsia="Times New Roman" w:hAnsi="Times New Roman" w:cs="Times New Roman"/>
          <w:i/>
          <w:sz w:val="24"/>
          <w:szCs w:val="24"/>
          <w:lang w:val="es-ES"/>
        </w:rPr>
        <w:t>Metodología 5w2h: qué es y cómo te ayudará a tomar las acciones correctas para tu empresa</w:t>
      </w:r>
      <w:r w:rsidR="00B364C1"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. Rockcontent.com: </w:t>
      </w:r>
      <w:hyperlink r:id="rId15" w:history="1">
        <w:r w:rsidR="00B364C1">
          <w:rPr>
            <w:rStyle w:val="Hipervnculo"/>
            <w:rFonts w:ascii="Times New Roman" w:eastAsia="Times New Roman" w:hAnsi="Times New Roman" w:cs="Times New Roman"/>
            <w:color w:val="1155CC"/>
            <w:sz w:val="24"/>
            <w:szCs w:val="24"/>
            <w:lang w:val="es-ES"/>
          </w:rPr>
          <w:t>https://rockcontent.com/es/blog/metodologia-5w2h/</w:t>
        </w:r>
      </w:hyperlink>
    </w:p>
    <w:p w14:paraId="224F7B12" w14:textId="77777777" w:rsidR="00B364C1" w:rsidRDefault="00B364C1" w:rsidP="00B364C1">
      <w:pPr>
        <w:spacing w:before="240" w:after="240" w:line="360" w:lineRule="auto"/>
        <w:ind w:left="1440" w:hanging="720"/>
        <w:rPr>
          <w:rFonts w:ascii="Times New Roman" w:eastAsia="Times New Roman" w:hAnsi="Times New Roman" w:cs="Times New Roman"/>
          <w:sz w:val="24"/>
          <w:szCs w:val="24"/>
          <w:lang w:val="es-ES"/>
        </w:rPr>
      </w:pPr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Benavides, G. (7 de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  <w:lang w:val="es-ES"/>
        </w:rPr>
        <w:t>Febrero</w:t>
      </w:r>
      <w:proofErr w:type="gramEnd"/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de 2022). </w:t>
      </w:r>
      <w:r>
        <w:rPr>
          <w:rFonts w:ascii="Times New Roman" w:eastAsia="Times New Roman" w:hAnsi="Times New Roman" w:cs="Times New Roman"/>
          <w:i/>
          <w:sz w:val="24"/>
          <w:szCs w:val="24"/>
          <w:lang w:val="es-ES"/>
        </w:rPr>
        <w:t>¿Qué es MySQL? Explicación detallada para principiantes</w:t>
      </w:r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. hostinger.es. </w:t>
      </w:r>
      <w:hyperlink r:id="rId16" w:history="1">
        <w:r>
          <w:rPr>
            <w:rStyle w:val="Hipervnculo"/>
            <w:rFonts w:ascii="Times New Roman" w:eastAsia="Times New Roman" w:hAnsi="Times New Roman" w:cs="Times New Roman"/>
            <w:color w:val="1155CC"/>
            <w:sz w:val="24"/>
            <w:szCs w:val="24"/>
            <w:lang w:val="es-ES"/>
          </w:rPr>
          <w:t>https://www.hostinger.es/tutoriales/que-es-mysql</w:t>
        </w:r>
      </w:hyperlink>
    </w:p>
    <w:p w14:paraId="5E313010" w14:textId="77777777" w:rsidR="00B364C1" w:rsidRDefault="00B364C1" w:rsidP="00B364C1">
      <w:pPr>
        <w:spacing w:before="240" w:after="240" w:line="360" w:lineRule="auto"/>
        <w:ind w:left="1440" w:hanging="720"/>
        <w:rPr>
          <w:rFonts w:ascii="Times New Roman" w:eastAsia="Times New Roman" w:hAnsi="Times New Roman" w:cs="Times New Roman"/>
          <w:sz w:val="24"/>
          <w:szCs w:val="24"/>
          <w:lang w:val="es-ES"/>
        </w:rPr>
      </w:pPr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Nápoles, M. S. (7 de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  <w:lang w:val="es-ES"/>
        </w:rPr>
        <w:t>Octubre</w:t>
      </w:r>
      <w:proofErr w:type="gramEnd"/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de 2021). </w:t>
      </w:r>
      <w:r>
        <w:rPr>
          <w:rFonts w:ascii="Times New Roman" w:eastAsia="Times New Roman" w:hAnsi="Times New Roman" w:cs="Times New Roman"/>
          <w:i/>
          <w:sz w:val="24"/>
          <w:szCs w:val="24"/>
          <w:lang w:val="es-ES"/>
        </w:rPr>
        <w:t>5W2H para la planificación: ¿Qué es y cómo se hace?</w:t>
      </w:r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s-ES"/>
        </w:rPr>
        <w:t>Ingenioempre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: </w:t>
      </w:r>
      <w:hyperlink r:id="rId17" w:history="1">
        <w:r>
          <w:rPr>
            <w:rStyle w:val="Hipervnculo"/>
            <w:rFonts w:ascii="Times New Roman" w:eastAsia="Times New Roman" w:hAnsi="Times New Roman" w:cs="Times New Roman"/>
            <w:color w:val="1155CC"/>
            <w:sz w:val="24"/>
            <w:szCs w:val="24"/>
            <w:lang w:val="es-ES"/>
          </w:rPr>
          <w:t>https://www.ingenioempresa.com/5w2h/</w:t>
        </w:r>
      </w:hyperlink>
    </w:p>
    <w:p w14:paraId="200DBD71" w14:textId="77777777" w:rsidR="00B364C1" w:rsidRDefault="00B364C1" w:rsidP="00B364C1">
      <w:pPr>
        <w:spacing w:before="240" w:after="240"/>
        <w:ind w:left="1440" w:hanging="720"/>
        <w:rPr>
          <w:rFonts w:ascii="Times New Roman" w:eastAsia="Times New Roman" w:hAnsi="Times New Roman" w:cs="Times New Roman"/>
          <w:sz w:val="24"/>
          <w:szCs w:val="24"/>
          <w:lang w:val="es-ES"/>
        </w:rPr>
      </w:pPr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Oracle. (s.f.). </w:t>
      </w:r>
      <w:r>
        <w:rPr>
          <w:rFonts w:ascii="Times New Roman" w:eastAsia="Times New Roman" w:hAnsi="Times New Roman" w:cs="Times New Roman"/>
          <w:i/>
          <w:sz w:val="24"/>
          <w:szCs w:val="24"/>
          <w:lang w:val="es-ES"/>
        </w:rPr>
        <w:t>Base de datos definida</w:t>
      </w:r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. Oracle.com. </w:t>
      </w:r>
      <w:hyperlink r:id="rId18" w:anchor="relational" w:history="1">
        <w:r>
          <w:rPr>
            <w:rStyle w:val="Hipervnculo"/>
            <w:rFonts w:ascii="Times New Roman" w:eastAsia="Times New Roman" w:hAnsi="Times New Roman" w:cs="Times New Roman"/>
            <w:color w:val="1155CC"/>
            <w:sz w:val="24"/>
            <w:szCs w:val="24"/>
            <w:lang w:val="es-ES"/>
          </w:rPr>
          <w:t>https://www.oracle.com/mx/database/what-is-database/#relational</w:t>
        </w:r>
      </w:hyperlink>
    </w:p>
    <w:p w14:paraId="4A29538B" w14:textId="77777777" w:rsidR="00B364C1" w:rsidRDefault="00B364C1" w:rsidP="00B364C1">
      <w:pPr>
        <w:spacing w:before="240" w:after="240"/>
        <w:ind w:left="1440" w:hanging="720"/>
        <w:rPr>
          <w:rFonts w:ascii="Times New Roman" w:eastAsia="Times New Roman" w:hAnsi="Times New Roman" w:cs="Times New Roman"/>
          <w:sz w:val="24"/>
          <w:szCs w:val="24"/>
          <w:lang w:val="es-ES"/>
        </w:rPr>
      </w:pPr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Pérez, E. (2019). La inclusión financiera para la inserción productiva y el papel de la banca de desarrollo.Cepal.org: </w:t>
      </w:r>
      <w:hyperlink r:id="rId19" w:history="1">
        <w:r>
          <w:rPr>
            <w:rStyle w:val="Hipervnculo"/>
            <w:rFonts w:ascii="Times New Roman" w:eastAsia="Times New Roman" w:hAnsi="Times New Roman" w:cs="Times New Roman"/>
            <w:color w:val="1155CC"/>
            <w:sz w:val="24"/>
            <w:szCs w:val="24"/>
            <w:lang w:val="es-ES"/>
          </w:rPr>
          <w:t>https://repositorio.cepal.org/bitstream/handle/11362/44213/1/S1800568_es.pdf</w:t>
        </w:r>
      </w:hyperlink>
    </w:p>
    <w:p w14:paraId="2E76DDE1" w14:textId="77777777" w:rsidR="00B364C1" w:rsidRDefault="00B364C1" w:rsidP="00B364C1">
      <w:pPr>
        <w:ind w:left="1440" w:hanging="720"/>
        <w:rPr>
          <w:rFonts w:ascii="Times New Roman" w:eastAsia="Times New Roman" w:hAnsi="Times New Roman" w:cs="Times New Roman"/>
          <w:sz w:val="24"/>
          <w:szCs w:val="24"/>
          <w:lang w:val="es-ES"/>
        </w:rPr>
      </w:pPr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PH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s-ES"/>
        </w:rPr>
        <w:t>Grou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. (1 de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  <w:lang w:val="es-ES"/>
        </w:rPr>
        <w:t>Febrero</w:t>
      </w:r>
      <w:proofErr w:type="gramEnd"/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de 2021). </w:t>
      </w:r>
      <w:r>
        <w:rPr>
          <w:rFonts w:ascii="Times New Roman" w:eastAsia="Times New Roman" w:hAnsi="Times New Roman" w:cs="Times New Roman"/>
          <w:i/>
          <w:sz w:val="24"/>
          <w:szCs w:val="24"/>
          <w:lang w:val="es-ES"/>
        </w:rPr>
        <w:t>PHP</w:t>
      </w:r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. Obtenido de </w:t>
      </w:r>
      <w:hyperlink r:id="rId20" w:history="1">
        <w:r>
          <w:rPr>
            <w:rStyle w:val="Hipervnculo"/>
            <w:rFonts w:ascii="Times New Roman" w:eastAsia="Times New Roman" w:hAnsi="Times New Roman" w:cs="Times New Roman"/>
            <w:color w:val="1155CC"/>
            <w:sz w:val="24"/>
            <w:szCs w:val="24"/>
            <w:lang w:val="es-ES"/>
          </w:rPr>
          <w:t>https://www.php.net/manual/es/intro-whatis.php</w:t>
        </w:r>
      </w:hyperlink>
    </w:p>
    <w:p w14:paraId="212AC72C" w14:textId="77777777" w:rsidR="00B364C1" w:rsidRDefault="00B364C1" w:rsidP="00B364C1">
      <w:pPr>
        <w:spacing w:before="240" w:after="240" w:line="360" w:lineRule="auto"/>
        <w:ind w:left="1440" w:hanging="720"/>
        <w:rPr>
          <w:rFonts w:ascii="Times New Roman" w:eastAsia="Times New Roman" w:hAnsi="Times New Roman" w:cs="Times New Roman"/>
          <w:sz w:val="24"/>
          <w:szCs w:val="24"/>
          <w:lang w:val="es-ES"/>
        </w:rPr>
      </w:pPr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Reyes, G. (24 de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  <w:lang w:val="es-ES"/>
        </w:rPr>
        <w:t>Septiembre</w:t>
      </w:r>
      <w:proofErr w:type="gramEnd"/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de 2021). </w:t>
      </w:r>
      <w:r>
        <w:rPr>
          <w:rFonts w:ascii="Times New Roman" w:eastAsia="Times New Roman" w:hAnsi="Times New Roman" w:cs="Times New Roman"/>
          <w:i/>
          <w:sz w:val="24"/>
          <w:szCs w:val="24"/>
          <w:lang w:val="es-ES"/>
        </w:rPr>
        <w:t xml:space="preserve">¿Qué es y para qué sirve Visual Studio? </w:t>
      </w:r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Programaenlinea.net. </w:t>
      </w:r>
      <w:hyperlink r:id="rId21" w:history="1">
        <w:r>
          <w:rPr>
            <w:rStyle w:val="Hipervnculo"/>
            <w:rFonts w:ascii="Times New Roman" w:eastAsia="Times New Roman" w:hAnsi="Times New Roman" w:cs="Times New Roman"/>
            <w:color w:val="1155CC"/>
            <w:sz w:val="24"/>
            <w:szCs w:val="24"/>
            <w:lang w:val="es-ES"/>
          </w:rPr>
          <w:t>https://www.programaenlinea.net/que-es-y-para-que-sirve-visual-studio/</w:t>
        </w:r>
      </w:hyperlink>
    </w:p>
    <w:p w14:paraId="0127B2F0" w14:textId="77777777" w:rsidR="00B364C1" w:rsidRDefault="00B364C1" w:rsidP="00B364C1">
      <w:pPr>
        <w:spacing w:before="240" w:after="240" w:line="360" w:lineRule="auto"/>
        <w:ind w:left="1440" w:hanging="720"/>
        <w:rPr>
          <w:rFonts w:ascii="Times New Roman" w:eastAsia="Times New Roman" w:hAnsi="Times New Roman" w:cs="Times New Roman"/>
          <w:sz w:val="24"/>
          <w:szCs w:val="24"/>
          <w:lang w:val="es-ES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s-ES"/>
        </w:rPr>
        <w:t>Robledano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, A. (24 de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  <w:lang w:val="es-ES"/>
        </w:rPr>
        <w:t>Septiembre</w:t>
      </w:r>
      <w:proofErr w:type="gramEnd"/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de 2014). </w:t>
      </w:r>
      <w:r>
        <w:rPr>
          <w:rFonts w:ascii="Times New Roman" w:eastAsia="Times New Roman" w:hAnsi="Times New Roman" w:cs="Times New Roman"/>
          <w:i/>
          <w:sz w:val="24"/>
          <w:szCs w:val="24"/>
          <w:lang w:val="es-ES"/>
        </w:rPr>
        <w:t>Qué es MySQL: Características y ventajas</w:t>
      </w:r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. Openwebinars.net. </w:t>
      </w:r>
      <w:hyperlink r:id="rId22" w:history="1">
        <w:r>
          <w:rPr>
            <w:rStyle w:val="Hipervnculo"/>
            <w:rFonts w:ascii="Times New Roman" w:eastAsia="Times New Roman" w:hAnsi="Times New Roman" w:cs="Times New Roman"/>
            <w:color w:val="1155CC"/>
            <w:sz w:val="24"/>
            <w:szCs w:val="24"/>
            <w:lang w:val="es-ES"/>
          </w:rPr>
          <w:t>https://openwebinars.net/blog/que-es-mysql/</w:t>
        </w:r>
      </w:hyperlink>
    </w:p>
    <w:p w14:paraId="6B084D65" w14:textId="38ECF861" w:rsidR="00B364C1" w:rsidRDefault="00B364C1" w:rsidP="00B364C1">
      <w:pPr>
        <w:spacing w:before="240" w:after="240" w:line="360" w:lineRule="auto"/>
        <w:ind w:left="1440" w:hanging="720"/>
        <w:rPr>
          <w:lang w:val="es-ES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s-ES"/>
        </w:rPr>
        <w:t>Robledano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, A. (22 de Julio de 2019). </w:t>
      </w:r>
      <w:r>
        <w:rPr>
          <w:rFonts w:ascii="Times New Roman" w:eastAsia="Times New Roman" w:hAnsi="Times New Roman" w:cs="Times New Roman"/>
          <w:i/>
          <w:sz w:val="24"/>
          <w:szCs w:val="24"/>
          <w:lang w:val="es-ES"/>
        </w:rPr>
        <w:t>Qué es C++: Características y aplicaciones.</w:t>
      </w:r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Openwebinars.net: </w:t>
      </w:r>
      <w:hyperlink r:id="rId23" w:history="1">
        <w:r>
          <w:rPr>
            <w:rStyle w:val="Hipervnculo"/>
            <w:rFonts w:ascii="Times New Roman" w:eastAsia="Times New Roman" w:hAnsi="Times New Roman" w:cs="Times New Roman"/>
            <w:color w:val="1155CC"/>
            <w:sz w:val="24"/>
            <w:szCs w:val="24"/>
            <w:lang w:val="es-ES"/>
          </w:rPr>
          <w:t>https://openwebinars.net/blog/que-es-cpp/</w:t>
        </w:r>
      </w:hyperlink>
    </w:p>
    <w:p w14:paraId="7601699E" w14:textId="2D66239E" w:rsidR="00B364C1" w:rsidRDefault="00B364C1" w:rsidP="00B364C1">
      <w:pPr>
        <w:widowControl w:val="0"/>
        <w:pBdr>
          <w:top w:val="nil"/>
        </w:pBdr>
        <w:autoSpaceDE w:val="0"/>
        <w:autoSpaceDN w:val="0"/>
        <w:adjustRightInd w:val="0"/>
        <w:spacing w:line="240" w:lineRule="auto"/>
        <w:ind w:left="720"/>
        <w:jc w:val="both"/>
        <w:rPr>
          <w:rFonts w:ascii="Times New Roman" w:hAnsi="Times New Roman" w:cs="Times New Roman"/>
          <w:noProof/>
          <w:sz w:val="24"/>
        </w:rPr>
      </w:pPr>
      <w:r w:rsidRPr="006A074F">
        <w:rPr>
          <w:rFonts w:ascii="Times New Roman" w:hAnsi="Times New Roman" w:cs="Times New Roman"/>
          <w:noProof/>
          <w:sz w:val="24"/>
          <w:szCs w:val="24"/>
        </w:rPr>
        <w:t xml:space="preserve">Sommerville, I. (2011). </w:t>
      </w:r>
      <w:r w:rsidRPr="006A074F">
        <w:rPr>
          <w:rFonts w:ascii="Times New Roman" w:hAnsi="Times New Roman" w:cs="Times New Roman"/>
          <w:i/>
          <w:iCs/>
          <w:noProof/>
          <w:sz w:val="24"/>
          <w:szCs w:val="24"/>
        </w:rPr>
        <w:t>Ingenieria de Software</w:t>
      </w:r>
      <w:r w:rsidRPr="006A074F">
        <w:rPr>
          <w:rFonts w:ascii="Times New Roman" w:hAnsi="Times New Roman" w:cs="Times New Roman"/>
          <w:noProof/>
          <w:sz w:val="24"/>
          <w:szCs w:val="24"/>
        </w:rPr>
        <w:t xml:space="preserve"> (9 Edición). PEARSON EDUCACIÓN.</w:t>
      </w:r>
    </w:p>
    <w:p w14:paraId="42713AF1" w14:textId="77777777" w:rsidR="00B364C1" w:rsidRPr="00B364C1" w:rsidRDefault="00B364C1" w:rsidP="00B364C1">
      <w:pPr>
        <w:widowControl w:val="0"/>
        <w:pBdr>
          <w:top w:val="nil"/>
        </w:pBdr>
        <w:autoSpaceDE w:val="0"/>
        <w:autoSpaceDN w:val="0"/>
        <w:adjustRightInd w:val="0"/>
        <w:spacing w:line="240" w:lineRule="auto"/>
        <w:ind w:left="480"/>
        <w:jc w:val="both"/>
        <w:rPr>
          <w:rFonts w:ascii="Times New Roman" w:hAnsi="Times New Roman" w:cs="Times New Roman"/>
          <w:noProof/>
          <w:sz w:val="24"/>
        </w:rPr>
      </w:pPr>
    </w:p>
    <w:p w14:paraId="65AFFD6A" w14:textId="7482292B" w:rsidR="00FC3E7E" w:rsidRPr="006A074F" w:rsidRDefault="00B364C1" w:rsidP="00B364C1">
      <w:pPr>
        <w:spacing w:before="240" w:after="240" w:line="360" w:lineRule="auto"/>
        <w:ind w:left="1440" w:hanging="720"/>
        <w:rPr>
          <w:rFonts w:ascii="Times New Roman" w:eastAsia="Arial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Valdés, D. P. (26 de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  <w:lang w:val="es-ES"/>
        </w:rPr>
        <w:t>Octubre</w:t>
      </w:r>
      <w:proofErr w:type="gramEnd"/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de 2007). </w:t>
      </w:r>
      <w:r>
        <w:rPr>
          <w:rFonts w:ascii="Times New Roman" w:eastAsia="Times New Roman" w:hAnsi="Times New Roman" w:cs="Times New Roman"/>
          <w:i/>
          <w:sz w:val="24"/>
          <w:szCs w:val="24"/>
          <w:lang w:val="es-ES"/>
        </w:rPr>
        <w:t>¿Qué son las bases de datos?</w:t>
      </w:r>
      <w:r>
        <w:rPr>
          <w:rFonts w:ascii="Times New Roman" w:eastAsia="Times New Roman" w:hAnsi="Times New Roman" w:cs="Times New Roman"/>
          <w:sz w:val="24"/>
          <w:szCs w:val="24"/>
          <w:lang w:val="es-ES"/>
        </w:rPr>
        <w:t xml:space="preserve"> Maestrosdelweb.com. </w:t>
      </w:r>
      <w:hyperlink r:id="rId24" w:history="1">
        <w:r>
          <w:rPr>
            <w:rStyle w:val="Hipervnculo"/>
            <w:rFonts w:ascii="Times New Roman" w:eastAsia="Times New Roman" w:hAnsi="Times New Roman" w:cs="Times New Roman"/>
            <w:color w:val="1155CC"/>
            <w:sz w:val="24"/>
            <w:szCs w:val="24"/>
            <w:lang w:val="es-ES"/>
          </w:rPr>
          <w:t>http://www.maestrosdelweb.com/que-son-las-bases-de-datos/</w:t>
        </w:r>
      </w:hyperlink>
      <w:r w:rsidR="00FC3E7E" w:rsidRPr="006A074F">
        <w:rPr>
          <w:rFonts w:ascii="Times New Roman" w:eastAsia="Arial" w:hAnsi="Times New Roman" w:cs="Times New Roman"/>
          <w:b/>
          <w:bCs/>
          <w:color w:val="000000" w:themeColor="text1"/>
          <w:sz w:val="24"/>
          <w:szCs w:val="24"/>
        </w:rPr>
        <w:fldChar w:fldCharType="end"/>
      </w:r>
    </w:p>
    <w:sectPr w:rsidR="00FC3E7E" w:rsidRPr="006A074F" w:rsidSect="00C843BB">
      <w:headerReference w:type="default" r:id="rId25"/>
      <w:footerReference w:type="default" r:id="rId26"/>
      <w:pgSz w:w="11909" w:h="16834"/>
      <w:pgMar w:top="1418" w:right="1701" w:bottom="1418" w:left="1701" w:header="709" w:footer="709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F984F1B" w14:textId="77777777" w:rsidR="00F94EFF" w:rsidRDefault="00F94EFF">
      <w:pPr>
        <w:spacing w:after="0" w:line="240" w:lineRule="auto"/>
      </w:pPr>
      <w:r>
        <w:separator/>
      </w:r>
    </w:p>
  </w:endnote>
  <w:endnote w:type="continuationSeparator" w:id="0">
    <w:p w14:paraId="5480665B" w14:textId="77777777" w:rsidR="00F94EFF" w:rsidRDefault="00F94EF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Liberation Serif">
    <w:panose1 w:val="00000000000000000000"/>
    <w:charset w:val="00"/>
    <w:family w:val="roman"/>
    <w:notTrueType/>
    <w:pitch w:val="default"/>
  </w:font>
  <w:font w:name="DejaVu Sans">
    <w:panose1 w:val="00000000000000000000"/>
    <w:charset w:val="00"/>
    <w:family w:val="roman"/>
    <w:notTrueType/>
    <w:pitch w:val="default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35555242"/>
      <w:docPartObj>
        <w:docPartGallery w:val="Page Numbers (Bottom of Page)"/>
        <w:docPartUnique/>
      </w:docPartObj>
    </w:sdtPr>
    <w:sdtContent>
      <w:p w14:paraId="1380C2FC" w14:textId="4A04F56C" w:rsidR="00F37E69" w:rsidRDefault="00F37E69">
        <w:pPr>
          <w:pStyle w:val="Piedepgina"/>
          <w:jc w:val="right"/>
        </w:pPr>
        <w:r>
          <w:t xml:space="preserve">Pag </w:t>
        </w: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es-ES"/>
          </w:rPr>
          <w:t>2</w:t>
        </w:r>
        <w:r>
          <w:fldChar w:fldCharType="end"/>
        </w:r>
      </w:p>
    </w:sdtContent>
  </w:sdt>
  <w:p w14:paraId="24E85FEE" w14:textId="77777777" w:rsidR="00F37E69" w:rsidRDefault="00F37E69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048DD2F" w14:textId="77777777" w:rsidR="00F94EFF" w:rsidRDefault="00F94EFF">
      <w:pPr>
        <w:spacing w:after="0" w:line="240" w:lineRule="auto"/>
      </w:pPr>
      <w:r>
        <w:separator/>
      </w:r>
    </w:p>
  </w:footnote>
  <w:footnote w:type="continuationSeparator" w:id="0">
    <w:p w14:paraId="0ABD5169" w14:textId="77777777" w:rsidR="00F94EFF" w:rsidRDefault="00F94EF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741580E" w14:textId="232CC11A" w:rsidR="00F37E69" w:rsidRDefault="0047351F" w:rsidP="0047351F">
    <w:pPr>
      <w:pStyle w:val="Encabezado"/>
      <w:jc w:val="center"/>
    </w:pPr>
    <w:r>
      <w:rPr>
        <w:noProof/>
      </w:rPr>
      <w:drawing>
        <wp:anchor distT="0" distB="0" distL="114300" distR="114300" simplePos="0" relativeHeight="251658240" behindDoc="0" locked="0" layoutInCell="1" allowOverlap="1" wp14:anchorId="67371F24" wp14:editId="1B0203DE">
          <wp:simplePos x="0" y="0"/>
          <wp:positionH relativeFrom="column">
            <wp:posOffset>318770</wp:posOffset>
          </wp:positionH>
          <wp:positionV relativeFrom="paragraph">
            <wp:posOffset>-315512</wp:posOffset>
          </wp:positionV>
          <wp:extent cx="4762832" cy="644973"/>
          <wp:effectExtent l="0" t="0" r="0" b="3175"/>
          <wp:wrapNone/>
          <wp:docPr id="6" name="Imagen 6" descr="Universidad de las Fuerzas Armadas ESPE - TECNOLOGÍAS DE LA INFORMACIÓN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7" descr="Universidad de las Fuerzas Armadas ESPE - TECNOLOGÍAS DE LA INFORMACIÓN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762832" cy="644973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anchor>
      </w:drawing>
    </w:r>
  </w:p>
</w:hdr>
</file>

<file path=word/intelligence2.xml><?xml version="1.0" encoding="utf-8"?>
<int2:intelligence xmlns:int2="http://schemas.microsoft.com/office/intelligence/2020/intelligence" xmlns:oel="http://schemas.microsoft.com/office/2019/extlst">
  <int2:observations>
    <int2:textHash int2:hashCode="wDZy9bzRVJdBy6" int2:id="1JXnvOP6">
      <int2:state int2:value="Rejected" int2:type="LegacyProofing"/>
    </int2:textHash>
    <int2:textHash int2:hashCode="j9hDfYslyw9Stz" int2:id="ZBMTfOJ9">
      <int2:state int2:value="Rejected" int2:type="LegacyProofing"/>
    </int2:textHash>
    <int2:bookmark int2:bookmarkName="_Int_6atCZFSV" int2:invalidationBookmarkName="" int2:hashCode="40EEvwU3sjjSC3" int2:id="YBiKDw6x">
      <int2:state int2:value="Rejected" int2:type="AugLoop_Text_Critique"/>
    </int2:bookmark>
  </int2:observations>
  <int2:intelligenceSettings/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887AA2"/>
    <w:multiLevelType w:val="hybridMultilevel"/>
    <w:tmpl w:val="DBF83C4E"/>
    <w:lvl w:ilvl="0" w:tplc="F87AF38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F023F06"/>
    <w:multiLevelType w:val="multilevel"/>
    <w:tmpl w:val="2026D8F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61E7CFD"/>
    <w:multiLevelType w:val="hybridMultilevel"/>
    <w:tmpl w:val="B6CEA078"/>
    <w:lvl w:ilvl="0" w:tplc="300A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3" w15:restartNumberingAfterBreak="0">
    <w:nsid w:val="2B175103"/>
    <w:multiLevelType w:val="hybridMultilevel"/>
    <w:tmpl w:val="4F8AC1A4"/>
    <w:lvl w:ilvl="0" w:tplc="36420E0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11AE2D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6F4C87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6F63FA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E9EB17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D108CA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2CAA71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E42E67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4C62F9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2CB12FBB"/>
    <w:multiLevelType w:val="hybridMultilevel"/>
    <w:tmpl w:val="1BB44802"/>
    <w:lvl w:ilvl="0" w:tplc="F404C7F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1EC4B2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91CA5CB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BF8D67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804C0BA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2D8116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AAB3A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28EFF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EF88AF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21D47CD"/>
    <w:multiLevelType w:val="hybridMultilevel"/>
    <w:tmpl w:val="61D0BEE0"/>
    <w:lvl w:ilvl="0" w:tplc="1006062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FB6021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CABC46D0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5E0AD7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E30112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446FF02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25663F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54037C2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90B4DF5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8E32332"/>
    <w:multiLevelType w:val="multilevel"/>
    <w:tmpl w:val="F1527A8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ascii="Times New Roman" w:hAnsi="Times New Roman" w:cs="Times New Roman" w:hint="default"/>
        <w:color w:val="auto"/>
        <w:sz w:val="28"/>
        <w:szCs w:val="28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color w:val="auto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  <w:color w:val="auto"/>
      </w:rPr>
    </w:lvl>
    <w:lvl w:ilvl="4">
      <w:start w:val="1"/>
      <w:numFmt w:val="decimal"/>
      <w:isLgl/>
      <w:lvlText w:val="%1.%2.%3.%4.%5"/>
      <w:lvlJc w:val="left"/>
      <w:pPr>
        <w:ind w:left="1800" w:hanging="1440"/>
      </w:pPr>
      <w:rPr>
        <w:rFonts w:hint="default"/>
        <w:color w:val="auto"/>
      </w:rPr>
    </w:lvl>
    <w:lvl w:ilvl="5">
      <w:start w:val="1"/>
      <w:numFmt w:val="decimal"/>
      <w:isLgl/>
      <w:lvlText w:val="%1.%2.%3.%4.%5.%6"/>
      <w:lvlJc w:val="left"/>
      <w:pPr>
        <w:ind w:left="2160" w:hanging="1800"/>
      </w:pPr>
      <w:rPr>
        <w:rFonts w:hint="default"/>
        <w:color w:val="auto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  <w:color w:val="auto"/>
      </w:rPr>
    </w:lvl>
    <w:lvl w:ilvl="7">
      <w:start w:val="1"/>
      <w:numFmt w:val="decimal"/>
      <w:isLgl/>
      <w:lvlText w:val="%1.%2.%3.%4.%5.%6.%7.%8"/>
      <w:lvlJc w:val="left"/>
      <w:pPr>
        <w:ind w:left="2520" w:hanging="2160"/>
      </w:pPr>
      <w:rPr>
        <w:rFonts w:hint="default"/>
        <w:color w:val="auto"/>
      </w:rPr>
    </w:lvl>
    <w:lvl w:ilvl="8">
      <w:start w:val="1"/>
      <w:numFmt w:val="decimal"/>
      <w:isLgl/>
      <w:lvlText w:val="%1.%2.%3.%4.%5.%6.%7.%8.%9"/>
      <w:lvlJc w:val="left"/>
      <w:pPr>
        <w:ind w:left="2880" w:hanging="2520"/>
      </w:pPr>
      <w:rPr>
        <w:rFonts w:hint="default"/>
        <w:color w:val="auto"/>
      </w:rPr>
    </w:lvl>
  </w:abstractNum>
  <w:abstractNum w:abstractNumId="7" w15:restartNumberingAfterBreak="0">
    <w:nsid w:val="3A0B7957"/>
    <w:multiLevelType w:val="hybridMultilevel"/>
    <w:tmpl w:val="84180510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1CE5901"/>
    <w:multiLevelType w:val="hybridMultilevel"/>
    <w:tmpl w:val="AB4E42C6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410734F"/>
    <w:multiLevelType w:val="hybridMultilevel"/>
    <w:tmpl w:val="40100728"/>
    <w:lvl w:ilvl="0" w:tplc="F63CDEA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5102E6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C908AD5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5926F0E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804C788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45CE5EB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39A7B7C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AC0A912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A8E02C2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E271B96"/>
    <w:multiLevelType w:val="multilevel"/>
    <w:tmpl w:val="9D4E292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  <w:color w:val="auto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color w:val="auto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  <w:color w:val="auto"/>
      </w:rPr>
    </w:lvl>
    <w:lvl w:ilvl="4">
      <w:start w:val="1"/>
      <w:numFmt w:val="decimal"/>
      <w:isLgl/>
      <w:lvlText w:val="%1.%2.%3.%4.%5"/>
      <w:lvlJc w:val="left"/>
      <w:pPr>
        <w:ind w:left="1800" w:hanging="1440"/>
      </w:pPr>
      <w:rPr>
        <w:rFonts w:hint="default"/>
        <w:color w:val="auto"/>
      </w:rPr>
    </w:lvl>
    <w:lvl w:ilvl="5">
      <w:start w:val="1"/>
      <w:numFmt w:val="decimal"/>
      <w:isLgl/>
      <w:lvlText w:val="%1.%2.%3.%4.%5.%6"/>
      <w:lvlJc w:val="left"/>
      <w:pPr>
        <w:ind w:left="2160" w:hanging="1800"/>
      </w:pPr>
      <w:rPr>
        <w:rFonts w:hint="default"/>
        <w:color w:val="auto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  <w:color w:val="auto"/>
      </w:rPr>
    </w:lvl>
    <w:lvl w:ilvl="7">
      <w:start w:val="1"/>
      <w:numFmt w:val="decimal"/>
      <w:isLgl/>
      <w:lvlText w:val="%1.%2.%3.%4.%5.%6.%7.%8"/>
      <w:lvlJc w:val="left"/>
      <w:pPr>
        <w:ind w:left="2520" w:hanging="2160"/>
      </w:pPr>
      <w:rPr>
        <w:rFonts w:hint="default"/>
        <w:color w:val="auto"/>
      </w:rPr>
    </w:lvl>
    <w:lvl w:ilvl="8">
      <w:start w:val="1"/>
      <w:numFmt w:val="decimal"/>
      <w:isLgl/>
      <w:lvlText w:val="%1.%2.%3.%4.%5.%6.%7.%8.%9"/>
      <w:lvlJc w:val="left"/>
      <w:pPr>
        <w:ind w:left="2880" w:hanging="2520"/>
      </w:pPr>
      <w:rPr>
        <w:rFonts w:hint="default"/>
        <w:color w:val="auto"/>
      </w:rPr>
    </w:lvl>
  </w:abstractNum>
  <w:abstractNum w:abstractNumId="11" w15:restartNumberingAfterBreak="0">
    <w:nsid w:val="7150611D"/>
    <w:multiLevelType w:val="hybridMultilevel"/>
    <w:tmpl w:val="6CCC3EB4"/>
    <w:lvl w:ilvl="0" w:tplc="D786CB1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FD0DC0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16D43FA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A885B68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6A39C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55E593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E5A993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E344B3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5680CD5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761109A"/>
    <w:multiLevelType w:val="hybridMultilevel"/>
    <w:tmpl w:val="09D21DBC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23942847">
    <w:abstractNumId w:val="9"/>
  </w:num>
  <w:num w:numId="2" w16cid:durableId="637883583">
    <w:abstractNumId w:val="4"/>
  </w:num>
  <w:num w:numId="3" w16cid:durableId="952631990">
    <w:abstractNumId w:val="5"/>
  </w:num>
  <w:num w:numId="4" w16cid:durableId="1973514540">
    <w:abstractNumId w:val="11"/>
  </w:num>
  <w:num w:numId="5" w16cid:durableId="590698717">
    <w:abstractNumId w:val="1"/>
  </w:num>
  <w:num w:numId="6" w16cid:durableId="126634241">
    <w:abstractNumId w:val="8"/>
  </w:num>
  <w:num w:numId="7" w16cid:durableId="478307402">
    <w:abstractNumId w:val="2"/>
  </w:num>
  <w:num w:numId="8" w16cid:durableId="459036148">
    <w:abstractNumId w:val="6"/>
  </w:num>
  <w:num w:numId="9" w16cid:durableId="1719160439">
    <w:abstractNumId w:val="10"/>
  </w:num>
  <w:num w:numId="10" w16cid:durableId="594243926">
    <w:abstractNumId w:val="7"/>
  </w:num>
  <w:num w:numId="11" w16cid:durableId="1603076308">
    <w:abstractNumId w:val="12"/>
  </w:num>
  <w:num w:numId="12" w16cid:durableId="919370670">
    <w:abstractNumId w:val="0"/>
  </w:num>
  <w:num w:numId="13" w16cid:durableId="72229589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66124"/>
    <w:rsid w:val="000BCFD1"/>
    <w:rsid w:val="002444EA"/>
    <w:rsid w:val="002B5AFC"/>
    <w:rsid w:val="002D00E8"/>
    <w:rsid w:val="00311AC4"/>
    <w:rsid w:val="00311C2A"/>
    <w:rsid w:val="003A1974"/>
    <w:rsid w:val="0047351F"/>
    <w:rsid w:val="004A2A83"/>
    <w:rsid w:val="004B7C75"/>
    <w:rsid w:val="00567EC5"/>
    <w:rsid w:val="005C7BCB"/>
    <w:rsid w:val="0067127B"/>
    <w:rsid w:val="006A074F"/>
    <w:rsid w:val="006EB45C"/>
    <w:rsid w:val="00727361"/>
    <w:rsid w:val="00756BA3"/>
    <w:rsid w:val="00811586"/>
    <w:rsid w:val="008579F1"/>
    <w:rsid w:val="008852CD"/>
    <w:rsid w:val="008C2A1F"/>
    <w:rsid w:val="0093253B"/>
    <w:rsid w:val="00954BE1"/>
    <w:rsid w:val="00985073"/>
    <w:rsid w:val="009A51FE"/>
    <w:rsid w:val="009B0D51"/>
    <w:rsid w:val="009E1937"/>
    <w:rsid w:val="00A83BE3"/>
    <w:rsid w:val="00AA7F4F"/>
    <w:rsid w:val="00AD5A59"/>
    <w:rsid w:val="00B3052E"/>
    <w:rsid w:val="00B364C1"/>
    <w:rsid w:val="00B478B4"/>
    <w:rsid w:val="00BBA435"/>
    <w:rsid w:val="00BC446F"/>
    <w:rsid w:val="00C37C8C"/>
    <w:rsid w:val="00C50EFA"/>
    <w:rsid w:val="00C71A1F"/>
    <w:rsid w:val="00C843BB"/>
    <w:rsid w:val="00D26A20"/>
    <w:rsid w:val="00D47657"/>
    <w:rsid w:val="00DA71E9"/>
    <w:rsid w:val="00DE7BCC"/>
    <w:rsid w:val="00E66124"/>
    <w:rsid w:val="00E779E8"/>
    <w:rsid w:val="00ED12D2"/>
    <w:rsid w:val="00EE5B14"/>
    <w:rsid w:val="00F37E69"/>
    <w:rsid w:val="00F46BDF"/>
    <w:rsid w:val="00F64A80"/>
    <w:rsid w:val="00F9453F"/>
    <w:rsid w:val="00F94EFF"/>
    <w:rsid w:val="00FC3E7E"/>
    <w:rsid w:val="00FD58EC"/>
    <w:rsid w:val="00FF17A8"/>
    <w:rsid w:val="0191C0E0"/>
    <w:rsid w:val="020FEC48"/>
    <w:rsid w:val="0318B179"/>
    <w:rsid w:val="0336D421"/>
    <w:rsid w:val="033CE4CE"/>
    <w:rsid w:val="03437093"/>
    <w:rsid w:val="0366DABB"/>
    <w:rsid w:val="0464E296"/>
    <w:rsid w:val="04DEE7C5"/>
    <w:rsid w:val="050B04BC"/>
    <w:rsid w:val="05E78A23"/>
    <w:rsid w:val="06653764"/>
    <w:rsid w:val="06C9D648"/>
    <w:rsid w:val="0755BDE5"/>
    <w:rsid w:val="07977BAC"/>
    <w:rsid w:val="086EB3E5"/>
    <w:rsid w:val="08C3CEB0"/>
    <w:rsid w:val="08EB17C5"/>
    <w:rsid w:val="097501A3"/>
    <w:rsid w:val="09775643"/>
    <w:rsid w:val="0A71DB1E"/>
    <w:rsid w:val="0B5FADC6"/>
    <w:rsid w:val="0BAA4544"/>
    <w:rsid w:val="0BD92592"/>
    <w:rsid w:val="0E7BE8E7"/>
    <w:rsid w:val="0ED4403C"/>
    <w:rsid w:val="0FA60ECE"/>
    <w:rsid w:val="100F1AC6"/>
    <w:rsid w:val="109F0B8F"/>
    <w:rsid w:val="11DBC1B0"/>
    <w:rsid w:val="1211D2EF"/>
    <w:rsid w:val="12146501"/>
    <w:rsid w:val="12CBBA6F"/>
    <w:rsid w:val="12D6E3A0"/>
    <w:rsid w:val="130BA88E"/>
    <w:rsid w:val="13A871B8"/>
    <w:rsid w:val="13C1E073"/>
    <w:rsid w:val="14083BC5"/>
    <w:rsid w:val="1435BD95"/>
    <w:rsid w:val="149F62CA"/>
    <w:rsid w:val="154C05C3"/>
    <w:rsid w:val="156667A8"/>
    <w:rsid w:val="16391975"/>
    <w:rsid w:val="16F98135"/>
    <w:rsid w:val="17615501"/>
    <w:rsid w:val="178A932D"/>
    <w:rsid w:val="188A4064"/>
    <w:rsid w:val="1899A8AF"/>
    <w:rsid w:val="1A07C45E"/>
    <w:rsid w:val="1A63BE9A"/>
    <w:rsid w:val="1A88A34E"/>
    <w:rsid w:val="1A8E1ADF"/>
    <w:rsid w:val="1B13B424"/>
    <w:rsid w:val="1B95F57D"/>
    <w:rsid w:val="1C00B4FC"/>
    <w:rsid w:val="1DD509E1"/>
    <w:rsid w:val="1E0BA623"/>
    <w:rsid w:val="1E726485"/>
    <w:rsid w:val="1F485B19"/>
    <w:rsid w:val="1F8CC4CC"/>
    <w:rsid w:val="1FA2E2FD"/>
    <w:rsid w:val="2023CE94"/>
    <w:rsid w:val="202A2AFA"/>
    <w:rsid w:val="204B17A9"/>
    <w:rsid w:val="20553BB3"/>
    <w:rsid w:val="21003937"/>
    <w:rsid w:val="213EB35E"/>
    <w:rsid w:val="216176EE"/>
    <w:rsid w:val="219A5316"/>
    <w:rsid w:val="21B0342B"/>
    <w:rsid w:val="229C0998"/>
    <w:rsid w:val="22DA83BF"/>
    <w:rsid w:val="2316CE72"/>
    <w:rsid w:val="231EBBF8"/>
    <w:rsid w:val="235B6F56"/>
    <w:rsid w:val="23E4785F"/>
    <w:rsid w:val="241EB19C"/>
    <w:rsid w:val="24574DB7"/>
    <w:rsid w:val="247AE7A7"/>
    <w:rsid w:val="247E68E4"/>
    <w:rsid w:val="24BA8C59"/>
    <w:rsid w:val="256A3E51"/>
    <w:rsid w:val="25A661C6"/>
    <w:rsid w:val="25CCFAC1"/>
    <w:rsid w:val="25E172F1"/>
    <w:rsid w:val="2666FCA4"/>
    <w:rsid w:val="269DC2AD"/>
    <w:rsid w:val="27E9298C"/>
    <w:rsid w:val="2822C615"/>
    <w:rsid w:val="290F5122"/>
    <w:rsid w:val="2A2A3A2E"/>
    <w:rsid w:val="2A5B9C52"/>
    <w:rsid w:val="2A7D15C7"/>
    <w:rsid w:val="2B611A9F"/>
    <w:rsid w:val="2B73AB3F"/>
    <w:rsid w:val="2B8C999C"/>
    <w:rsid w:val="2C01E02D"/>
    <w:rsid w:val="2C27828B"/>
    <w:rsid w:val="2CBAD600"/>
    <w:rsid w:val="2CEB9338"/>
    <w:rsid w:val="2CFB2543"/>
    <w:rsid w:val="2D3604A5"/>
    <w:rsid w:val="2E6664DD"/>
    <w:rsid w:val="2F1B877C"/>
    <w:rsid w:val="2F2421D6"/>
    <w:rsid w:val="2FA825FF"/>
    <w:rsid w:val="3086BDE7"/>
    <w:rsid w:val="3093A15D"/>
    <w:rsid w:val="30943AD5"/>
    <w:rsid w:val="3107DD77"/>
    <w:rsid w:val="31F5674A"/>
    <w:rsid w:val="327BD0AB"/>
    <w:rsid w:val="32F5F561"/>
    <w:rsid w:val="32F7BB12"/>
    <w:rsid w:val="332CF23C"/>
    <w:rsid w:val="3330F04C"/>
    <w:rsid w:val="333951F9"/>
    <w:rsid w:val="3548558C"/>
    <w:rsid w:val="35EE5A7D"/>
    <w:rsid w:val="3617F8A5"/>
    <w:rsid w:val="36A7ED1D"/>
    <w:rsid w:val="36ECC4B0"/>
    <w:rsid w:val="3741BE45"/>
    <w:rsid w:val="375855F1"/>
    <w:rsid w:val="37A44996"/>
    <w:rsid w:val="38681F73"/>
    <w:rsid w:val="38796178"/>
    <w:rsid w:val="39255C4D"/>
    <w:rsid w:val="39A42146"/>
    <w:rsid w:val="3A62E306"/>
    <w:rsid w:val="3AB7F16F"/>
    <w:rsid w:val="3B25C293"/>
    <w:rsid w:val="3B3FF1A7"/>
    <w:rsid w:val="3B54A2FF"/>
    <w:rsid w:val="3B9FC035"/>
    <w:rsid w:val="3BAFCC1E"/>
    <w:rsid w:val="3BDAE78B"/>
    <w:rsid w:val="3BF0B5E9"/>
    <w:rsid w:val="3BFEB367"/>
    <w:rsid w:val="3C4C6893"/>
    <w:rsid w:val="3C8A3B19"/>
    <w:rsid w:val="3DD9B93B"/>
    <w:rsid w:val="3E4F4FED"/>
    <w:rsid w:val="3E57DF92"/>
    <w:rsid w:val="40953051"/>
    <w:rsid w:val="410CC350"/>
    <w:rsid w:val="41E12E5B"/>
    <w:rsid w:val="434B038C"/>
    <w:rsid w:val="43A7B86E"/>
    <w:rsid w:val="43CCD113"/>
    <w:rsid w:val="443DB712"/>
    <w:rsid w:val="44CE6D4F"/>
    <w:rsid w:val="45124C74"/>
    <w:rsid w:val="4514B66D"/>
    <w:rsid w:val="455C4F34"/>
    <w:rsid w:val="456EC35B"/>
    <w:rsid w:val="462BCF7D"/>
    <w:rsid w:val="46EE6709"/>
    <w:rsid w:val="472EC010"/>
    <w:rsid w:val="4896B6F3"/>
    <w:rsid w:val="48BCC492"/>
    <w:rsid w:val="493A02E4"/>
    <w:rsid w:val="49BD2A70"/>
    <w:rsid w:val="4A1A1ACC"/>
    <w:rsid w:val="4A1F63F7"/>
    <w:rsid w:val="4A3C1297"/>
    <w:rsid w:val="4A3F93D4"/>
    <w:rsid w:val="4A95A8F4"/>
    <w:rsid w:val="4AB0D191"/>
    <w:rsid w:val="4ABF0AAB"/>
    <w:rsid w:val="4BAF3B94"/>
    <w:rsid w:val="4BB0C7E4"/>
    <w:rsid w:val="4D110D91"/>
    <w:rsid w:val="4DB197CC"/>
    <w:rsid w:val="4DD7540F"/>
    <w:rsid w:val="4EE6DC56"/>
    <w:rsid w:val="4F2A41FF"/>
    <w:rsid w:val="4F5F7932"/>
    <w:rsid w:val="50F58045"/>
    <w:rsid w:val="51224735"/>
    <w:rsid w:val="515C0960"/>
    <w:rsid w:val="51BF04FC"/>
    <w:rsid w:val="51FCC1BB"/>
    <w:rsid w:val="5263A6D8"/>
    <w:rsid w:val="52E0A46A"/>
    <w:rsid w:val="531A0F94"/>
    <w:rsid w:val="5350B5CD"/>
    <w:rsid w:val="53975771"/>
    <w:rsid w:val="53D36584"/>
    <w:rsid w:val="5453413B"/>
    <w:rsid w:val="545667B5"/>
    <w:rsid w:val="548FF85F"/>
    <w:rsid w:val="54C3441B"/>
    <w:rsid w:val="55A8BA90"/>
    <w:rsid w:val="55D7924D"/>
    <w:rsid w:val="5606D16B"/>
    <w:rsid w:val="562F7A83"/>
    <w:rsid w:val="5648A2E0"/>
    <w:rsid w:val="56991694"/>
    <w:rsid w:val="56ABF413"/>
    <w:rsid w:val="57CB4AE4"/>
    <w:rsid w:val="57E5B12E"/>
    <w:rsid w:val="57ED3188"/>
    <w:rsid w:val="587159E1"/>
    <w:rsid w:val="58ACA98F"/>
    <w:rsid w:val="590F330F"/>
    <w:rsid w:val="59367495"/>
    <w:rsid w:val="596EFACA"/>
    <w:rsid w:val="5A5D3B3D"/>
    <w:rsid w:val="5AE650CB"/>
    <w:rsid w:val="5BCF377D"/>
    <w:rsid w:val="5CE9DCC7"/>
    <w:rsid w:val="5D144BBD"/>
    <w:rsid w:val="5DE88427"/>
    <w:rsid w:val="5E58411E"/>
    <w:rsid w:val="5E8F0DD1"/>
    <w:rsid w:val="5ED19C14"/>
    <w:rsid w:val="5F2BA338"/>
    <w:rsid w:val="5F6E103D"/>
    <w:rsid w:val="5FA5FF15"/>
    <w:rsid w:val="60C5F30B"/>
    <w:rsid w:val="60FF8EE5"/>
    <w:rsid w:val="6191B490"/>
    <w:rsid w:val="62106790"/>
    <w:rsid w:val="62BCE6C5"/>
    <w:rsid w:val="62FBD5E0"/>
    <w:rsid w:val="635361D5"/>
    <w:rsid w:val="6419D45D"/>
    <w:rsid w:val="647B3DFA"/>
    <w:rsid w:val="6485A85A"/>
    <w:rsid w:val="6512F929"/>
    <w:rsid w:val="651E587F"/>
    <w:rsid w:val="654051D3"/>
    <w:rsid w:val="66310D0B"/>
    <w:rsid w:val="66CE8FDB"/>
    <w:rsid w:val="67BB9973"/>
    <w:rsid w:val="688FD37D"/>
    <w:rsid w:val="6988B774"/>
    <w:rsid w:val="699B8325"/>
    <w:rsid w:val="69EEC8A6"/>
    <w:rsid w:val="6A189070"/>
    <w:rsid w:val="6A921B4F"/>
    <w:rsid w:val="6B0038D0"/>
    <w:rsid w:val="6B6C9812"/>
    <w:rsid w:val="6C9CD13C"/>
    <w:rsid w:val="6CE6B2A8"/>
    <w:rsid w:val="6D04E2B1"/>
    <w:rsid w:val="6D0DAF1C"/>
    <w:rsid w:val="6DB5459F"/>
    <w:rsid w:val="6E589DB8"/>
    <w:rsid w:val="6EA0B312"/>
    <w:rsid w:val="6F09A6D2"/>
    <w:rsid w:val="6FF46E19"/>
    <w:rsid w:val="6FF5631B"/>
    <w:rsid w:val="7074862B"/>
    <w:rsid w:val="711265E9"/>
    <w:rsid w:val="717E74A3"/>
    <w:rsid w:val="72126EA8"/>
    <w:rsid w:val="72AC4F0F"/>
    <w:rsid w:val="734E4ACE"/>
    <w:rsid w:val="7355F42C"/>
    <w:rsid w:val="73D8A8A2"/>
    <w:rsid w:val="74A76B1E"/>
    <w:rsid w:val="74E907B6"/>
    <w:rsid w:val="758D3F00"/>
    <w:rsid w:val="75E3FE25"/>
    <w:rsid w:val="7668BCFF"/>
    <w:rsid w:val="76B45ED2"/>
    <w:rsid w:val="776D8EDD"/>
    <w:rsid w:val="779C079B"/>
    <w:rsid w:val="77A7599E"/>
    <w:rsid w:val="77A91534"/>
    <w:rsid w:val="7918BBF9"/>
    <w:rsid w:val="7954DF6E"/>
    <w:rsid w:val="79C8B6ED"/>
    <w:rsid w:val="7A6A6A6F"/>
    <w:rsid w:val="7A91DC52"/>
    <w:rsid w:val="7ACEC701"/>
    <w:rsid w:val="7B267B8D"/>
    <w:rsid w:val="7B64874E"/>
    <w:rsid w:val="7B7B2245"/>
    <w:rsid w:val="7B953923"/>
    <w:rsid w:val="7B9854B1"/>
    <w:rsid w:val="7D0057AF"/>
    <w:rsid w:val="7D97337C"/>
    <w:rsid w:val="7DBFC712"/>
    <w:rsid w:val="7DEC05DE"/>
    <w:rsid w:val="7E0667C3"/>
    <w:rsid w:val="7E366EF2"/>
    <w:rsid w:val="7E6EE192"/>
    <w:rsid w:val="7E6FFF6F"/>
    <w:rsid w:val="7E7D2331"/>
    <w:rsid w:val="7EFC13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E8AC776"/>
  <w15:docId w15:val="{60E7D9CB-C30D-40C0-B894-FF7B141120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es-EC" w:eastAsia="es-EC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41D36"/>
  </w:style>
  <w:style w:type="paragraph" w:styleId="Ttulo1">
    <w:name w:val="heading 1"/>
    <w:basedOn w:val="Normal"/>
    <w:next w:val="Normal"/>
    <w:link w:val="Ttulo1Car"/>
    <w:uiPriority w:val="9"/>
    <w:qFormat/>
    <w:rsid w:val="00A45654"/>
    <w:pPr>
      <w:keepNext/>
      <w:keepLines/>
      <w:spacing w:before="400" w:after="120" w:line="276" w:lineRule="auto"/>
      <w:outlineLvl w:val="0"/>
    </w:pPr>
    <w:rPr>
      <w:rFonts w:ascii="Arial" w:eastAsia="Arial" w:hAnsi="Arial" w:cs="Arial"/>
      <w:sz w:val="40"/>
      <w:szCs w:val="40"/>
      <w:lang w:val="es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A45654"/>
    <w:pPr>
      <w:keepNext/>
      <w:keepLines/>
      <w:spacing w:before="360" w:after="120" w:line="276" w:lineRule="auto"/>
      <w:outlineLvl w:val="1"/>
    </w:pPr>
    <w:rPr>
      <w:rFonts w:ascii="Arial" w:eastAsia="Arial" w:hAnsi="Arial" w:cs="Arial"/>
      <w:sz w:val="32"/>
      <w:szCs w:val="32"/>
      <w:lang w:val="es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A45654"/>
    <w:pPr>
      <w:keepNext/>
      <w:keepLines/>
      <w:spacing w:before="320" w:after="80" w:line="276" w:lineRule="auto"/>
      <w:outlineLvl w:val="2"/>
    </w:pPr>
    <w:rPr>
      <w:rFonts w:ascii="Arial" w:eastAsia="Arial" w:hAnsi="Arial" w:cs="Arial"/>
      <w:color w:val="434343"/>
      <w:sz w:val="28"/>
      <w:szCs w:val="28"/>
      <w:lang w:val="es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257117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257117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Ttulo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customStyle="1" w:styleId="NormalTable0">
    <w:name w:val="Normal Table0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tulo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Encabezado">
    <w:name w:val="header"/>
    <w:basedOn w:val="Normal"/>
    <w:link w:val="EncabezadoCar"/>
    <w:uiPriority w:val="99"/>
    <w:unhideWhenUsed/>
    <w:rsid w:val="00A45654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A45654"/>
  </w:style>
  <w:style w:type="paragraph" w:styleId="Piedepgina">
    <w:name w:val="footer"/>
    <w:basedOn w:val="Normal"/>
    <w:link w:val="PiedepginaCar"/>
    <w:uiPriority w:val="99"/>
    <w:unhideWhenUsed/>
    <w:rsid w:val="00A45654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45654"/>
  </w:style>
  <w:style w:type="paragraph" w:customStyle="1" w:styleId="Standard">
    <w:name w:val="Standard"/>
    <w:rsid w:val="00A45654"/>
    <w:pPr>
      <w:widowControl w:val="0"/>
      <w:suppressAutoHyphens/>
      <w:autoSpaceDN w:val="0"/>
      <w:spacing w:after="0" w:line="240" w:lineRule="auto"/>
      <w:textAlignment w:val="baseline"/>
    </w:pPr>
    <w:rPr>
      <w:rFonts w:ascii="Liberation Serif" w:eastAsia="DejaVu Sans" w:hAnsi="Liberation Serif" w:cs="DejaVu Sans"/>
      <w:kern w:val="3"/>
      <w:sz w:val="24"/>
      <w:szCs w:val="24"/>
      <w:lang w:eastAsia="zh-CN" w:bidi="hi-IN"/>
    </w:rPr>
  </w:style>
  <w:style w:type="character" w:customStyle="1" w:styleId="Ttulo1Car">
    <w:name w:val="Título 1 Car"/>
    <w:basedOn w:val="Fuentedeprrafopredeter"/>
    <w:link w:val="Ttulo1"/>
    <w:uiPriority w:val="9"/>
    <w:rsid w:val="00A45654"/>
    <w:rPr>
      <w:rFonts w:ascii="Arial" w:eastAsia="Arial" w:hAnsi="Arial" w:cs="Arial"/>
      <w:sz w:val="40"/>
      <w:szCs w:val="40"/>
      <w:lang w:val="es" w:eastAsia="es-EC"/>
    </w:rPr>
  </w:style>
  <w:style w:type="character" w:customStyle="1" w:styleId="Ttulo2Car">
    <w:name w:val="Título 2 Car"/>
    <w:basedOn w:val="Fuentedeprrafopredeter"/>
    <w:link w:val="Ttulo2"/>
    <w:rsid w:val="00A45654"/>
    <w:rPr>
      <w:rFonts w:ascii="Arial" w:eastAsia="Arial" w:hAnsi="Arial" w:cs="Arial"/>
      <w:sz w:val="32"/>
      <w:szCs w:val="32"/>
      <w:lang w:val="es" w:eastAsia="es-EC"/>
    </w:rPr>
  </w:style>
  <w:style w:type="character" w:customStyle="1" w:styleId="Ttulo3Car">
    <w:name w:val="Título 3 Car"/>
    <w:basedOn w:val="Fuentedeprrafopredeter"/>
    <w:link w:val="Ttulo3"/>
    <w:rsid w:val="00A45654"/>
    <w:rPr>
      <w:rFonts w:ascii="Arial" w:eastAsia="Arial" w:hAnsi="Arial" w:cs="Arial"/>
      <w:color w:val="434343"/>
      <w:sz w:val="28"/>
      <w:szCs w:val="28"/>
      <w:lang w:val="es" w:eastAsia="es-EC"/>
    </w:rPr>
  </w:style>
  <w:style w:type="paragraph" w:styleId="TtuloTDC">
    <w:name w:val="TOC Heading"/>
    <w:basedOn w:val="Ttulo1"/>
    <w:next w:val="Normal"/>
    <w:uiPriority w:val="39"/>
    <w:unhideWhenUsed/>
    <w:qFormat/>
    <w:rsid w:val="00A45654"/>
    <w:pPr>
      <w:spacing w:before="240" w:after="0" w:line="259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s-EC"/>
    </w:rPr>
  </w:style>
  <w:style w:type="paragraph" w:styleId="TDC1">
    <w:name w:val="toc 1"/>
    <w:basedOn w:val="Normal"/>
    <w:next w:val="Normal"/>
    <w:autoRedefine/>
    <w:uiPriority w:val="39"/>
    <w:unhideWhenUsed/>
    <w:rsid w:val="00F64A80"/>
    <w:pPr>
      <w:tabs>
        <w:tab w:val="left" w:pos="440"/>
        <w:tab w:val="right" w:leader="dot" w:pos="8497"/>
      </w:tabs>
      <w:spacing w:after="100" w:line="480" w:lineRule="auto"/>
    </w:pPr>
    <w:rPr>
      <w:rFonts w:ascii="Arial" w:eastAsia="Arial" w:hAnsi="Arial" w:cs="Arial"/>
      <w:lang w:val="es"/>
    </w:rPr>
  </w:style>
  <w:style w:type="paragraph" w:styleId="TDC2">
    <w:name w:val="toc 2"/>
    <w:basedOn w:val="Normal"/>
    <w:next w:val="Normal"/>
    <w:autoRedefine/>
    <w:uiPriority w:val="39"/>
    <w:unhideWhenUsed/>
    <w:rsid w:val="00A45654"/>
    <w:pPr>
      <w:spacing w:after="100" w:line="276" w:lineRule="auto"/>
      <w:ind w:left="220"/>
    </w:pPr>
    <w:rPr>
      <w:rFonts w:ascii="Arial" w:eastAsia="Arial" w:hAnsi="Arial" w:cs="Arial"/>
      <w:lang w:val="es"/>
    </w:rPr>
  </w:style>
  <w:style w:type="paragraph" w:styleId="TDC3">
    <w:name w:val="toc 3"/>
    <w:basedOn w:val="Normal"/>
    <w:next w:val="Normal"/>
    <w:autoRedefine/>
    <w:uiPriority w:val="39"/>
    <w:unhideWhenUsed/>
    <w:rsid w:val="00A45654"/>
    <w:pPr>
      <w:spacing w:after="100" w:line="276" w:lineRule="auto"/>
      <w:ind w:left="440"/>
    </w:pPr>
    <w:rPr>
      <w:rFonts w:ascii="Arial" w:eastAsia="Arial" w:hAnsi="Arial" w:cs="Arial"/>
      <w:lang w:val="es"/>
    </w:rPr>
  </w:style>
  <w:style w:type="character" w:styleId="Hipervnculo">
    <w:name w:val="Hyperlink"/>
    <w:basedOn w:val="Fuentedeprrafopredeter"/>
    <w:uiPriority w:val="99"/>
    <w:unhideWhenUsed/>
    <w:rsid w:val="00A45654"/>
    <w:rPr>
      <w:color w:val="0563C1" w:themeColor="hyperlink"/>
      <w:u w:val="single"/>
    </w:rPr>
  </w:style>
  <w:style w:type="paragraph" w:styleId="Prrafodelista">
    <w:name w:val="List Paragraph"/>
    <w:basedOn w:val="Normal"/>
    <w:uiPriority w:val="34"/>
    <w:qFormat/>
    <w:rsid w:val="00A45654"/>
    <w:pPr>
      <w:spacing w:after="0" w:line="276" w:lineRule="auto"/>
      <w:ind w:left="720"/>
      <w:contextualSpacing/>
    </w:pPr>
    <w:rPr>
      <w:rFonts w:ascii="Arial" w:eastAsia="Arial" w:hAnsi="Arial" w:cs="Arial"/>
      <w:lang w:val="es"/>
    </w:rPr>
  </w:style>
  <w:style w:type="paragraph" w:styleId="Bibliografa">
    <w:name w:val="Bibliography"/>
    <w:basedOn w:val="Normal"/>
    <w:next w:val="Normal"/>
    <w:uiPriority w:val="37"/>
    <w:unhideWhenUsed/>
    <w:rsid w:val="00A45654"/>
    <w:pPr>
      <w:spacing w:after="0" w:line="276" w:lineRule="auto"/>
    </w:pPr>
    <w:rPr>
      <w:rFonts w:ascii="Arial" w:eastAsia="Arial" w:hAnsi="Arial" w:cs="Arial"/>
      <w:lang w:val="es"/>
    </w:rPr>
  </w:style>
  <w:style w:type="paragraph" w:styleId="NormalWeb">
    <w:name w:val="Normal (Web)"/>
    <w:basedOn w:val="Normal"/>
    <w:uiPriority w:val="99"/>
    <w:semiHidden/>
    <w:unhideWhenUsed/>
    <w:rsid w:val="0052310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tab-span">
    <w:name w:val="apple-tab-span"/>
    <w:basedOn w:val="Fuentedeprrafopredeter"/>
    <w:rsid w:val="0052310A"/>
  </w:style>
  <w:style w:type="table" w:customStyle="1" w:styleId="Tabladecuadrcula4-nfasis11">
    <w:name w:val="Tabla de cuadrícula 4 - Énfasis 11"/>
    <w:basedOn w:val="Tablanormal"/>
    <w:uiPriority w:val="49"/>
    <w:rsid w:val="003135B7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character" w:customStyle="1" w:styleId="Ttulo4Car">
    <w:name w:val="Título 4 Car"/>
    <w:basedOn w:val="Fuentedeprrafopredeter"/>
    <w:link w:val="Ttulo4"/>
    <w:uiPriority w:val="9"/>
    <w:rsid w:val="00257117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Ttulo5Car">
    <w:name w:val="Título 5 Car"/>
    <w:basedOn w:val="Fuentedeprrafopredeter"/>
    <w:link w:val="Ttulo5"/>
    <w:uiPriority w:val="9"/>
    <w:rsid w:val="00257117"/>
    <w:rPr>
      <w:rFonts w:asciiTheme="majorHAnsi" w:eastAsiaTheme="majorEastAsia" w:hAnsiTheme="majorHAnsi" w:cstheme="majorBidi"/>
      <w:color w:val="2E74B5" w:themeColor="accent1" w:themeShade="BF"/>
    </w:rPr>
  </w:style>
  <w:style w:type="paragraph" w:styleId="Textosinformato">
    <w:name w:val="Plain Text"/>
    <w:basedOn w:val="Normal"/>
    <w:link w:val="TextosinformatoCar"/>
    <w:uiPriority w:val="99"/>
    <w:unhideWhenUsed/>
    <w:rsid w:val="001F0C14"/>
    <w:pPr>
      <w:spacing w:after="0" w:line="240" w:lineRule="auto"/>
    </w:pPr>
    <w:rPr>
      <w:rFonts w:ascii="Consolas" w:hAnsi="Consolas" w:cs="Consolas"/>
      <w:sz w:val="21"/>
      <w:szCs w:val="21"/>
      <w:lang w:val="es-ES_tradnl"/>
    </w:rPr>
  </w:style>
  <w:style w:type="character" w:customStyle="1" w:styleId="TextosinformatoCar">
    <w:name w:val="Texto sin formato Car"/>
    <w:basedOn w:val="Fuentedeprrafopredeter"/>
    <w:link w:val="Textosinformato"/>
    <w:uiPriority w:val="99"/>
    <w:rsid w:val="001F0C14"/>
    <w:rPr>
      <w:rFonts w:ascii="Consolas" w:hAnsi="Consolas" w:cs="Consolas"/>
      <w:sz w:val="21"/>
      <w:szCs w:val="21"/>
      <w:lang w:val="es-ES_tradnl"/>
    </w:rPr>
  </w:style>
  <w:style w:type="paragraph" w:styleId="Textoindependiente">
    <w:name w:val="Body Text"/>
    <w:basedOn w:val="Normal"/>
    <w:link w:val="TextoindependienteCar"/>
    <w:rsid w:val="001F0C14"/>
    <w:pPr>
      <w:suppressAutoHyphens/>
      <w:spacing w:after="0" w:line="240" w:lineRule="auto"/>
      <w:jc w:val="both"/>
    </w:pPr>
    <w:rPr>
      <w:rFonts w:ascii="Bookman Old Style" w:eastAsia="Batang" w:hAnsi="Bookman Old Style" w:cs="Times New Roman"/>
      <w:i/>
      <w:spacing w:val="-3"/>
      <w:szCs w:val="20"/>
      <w:lang w:val="es-ES_tradnl" w:eastAsia="es-ES"/>
    </w:rPr>
  </w:style>
  <w:style w:type="character" w:customStyle="1" w:styleId="TextoindependienteCar">
    <w:name w:val="Texto independiente Car"/>
    <w:basedOn w:val="Fuentedeprrafopredeter"/>
    <w:link w:val="Textoindependiente"/>
    <w:rsid w:val="001F0C14"/>
    <w:rPr>
      <w:rFonts w:ascii="Bookman Old Style" w:eastAsia="Batang" w:hAnsi="Bookman Old Style" w:cs="Times New Roman"/>
      <w:i/>
      <w:spacing w:val="-3"/>
      <w:szCs w:val="20"/>
      <w:lang w:val="es-ES_tradnl" w:eastAsia="es-E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CD3B5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CD3B54"/>
    <w:rPr>
      <w:rFonts w:ascii="Tahoma" w:hAnsi="Tahoma" w:cs="Tahoma"/>
      <w:sz w:val="16"/>
      <w:szCs w:val="16"/>
    </w:rPr>
  </w:style>
  <w:style w:type="character" w:styleId="Textoennegrita">
    <w:name w:val="Strong"/>
    <w:basedOn w:val="Fuentedeprrafopredeter"/>
    <w:uiPriority w:val="22"/>
    <w:qFormat/>
    <w:rsid w:val="003C6AFD"/>
    <w:rPr>
      <w:b/>
      <w:bCs/>
    </w:rPr>
  </w:style>
  <w:style w:type="character" w:customStyle="1" w:styleId="et-pb-icon">
    <w:name w:val="et-pb-icon"/>
    <w:basedOn w:val="Fuentedeprrafopredeter"/>
    <w:rsid w:val="003C6AFD"/>
  </w:style>
  <w:style w:type="paragraph" w:styleId="Sinespaciado">
    <w:name w:val="No Spacing"/>
    <w:basedOn w:val="Normal"/>
    <w:link w:val="SinespaciadoCar"/>
    <w:uiPriority w:val="1"/>
    <w:qFormat/>
    <w:rsid w:val="0005277F"/>
    <w:pPr>
      <w:spacing w:after="0" w:line="240" w:lineRule="auto"/>
      <w:jc w:val="both"/>
    </w:pPr>
    <w:rPr>
      <w:rFonts w:eastAsia="Times New Roman" w:cs="Times New Roman"/>
      <w:lang w:val="en-US" w:bidi="en-US"/>
    </w:rPr>
  </w:style>
  <w:style w:type="character" w:customStyle="1" w:styleId="SinespaciadoCar">
    <w:name w:val="Sin espaciado Car"/>
    <w:link w:val="Sinespaciado"/>
    <w:uiPriority w:val="1"/>
    <w:rsid w:val="0005277F"/>
    <w:rPr>
      <w:rFonts w:ascii="Calibri" w:eastAsia="Times New Roman" w:hAnsi="Calibri" w:cs="Times New Roman"/>
      <w:lang w:val="en-US" w:bidi="en-US"/>
    </w:rPr>
  </w:style>
  <w:style w:type="paragraph" w:styleId="Subttulo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styleId="Tablaconcuadrcula">
    <w:name w:val="Table Grid"/>
    <w:basedOn w:val="Tablanormal"/>
    <w:uiPriority w:val="59"/>
    <w:rsid w:val="00FB4123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Mencinsinresolver">
    <w:name w:val="Unresolved Mention"/>
    <w:basedOn w:val="Fuentedeprrafopredeter"/>
    <w:uiPriority w:val="99"/>
    <w:semiHidden/>
    <w:unhideWhenUsed/>
    <w:rsid w:val="00FC3E7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4831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65315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742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699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777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1286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284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1565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0001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167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231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4137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78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yperlink" Target="https://youtu.be/GvUB0IyG_oM" TargetMode="External"/><Relationship Id="rId18" Type="http://schemas.openxmlformats.org/officeDocument/2006/relationships/hyperlink" Target="https://www.oracle.com/mx/database/what-is-database/" TargetMode="External"/><Relationship Id="rId26" Type="http://schemas.openxmlformats.org/officeDocument/2006/relationships/footer" Target="footer1.xml"/><Relationship Id="rId3" Type="http://schemas.openxmlformats.org/officeDocument/2006/relationships/customXml" Target="../customXml/item3.xml"/><Relationship Id="rId21" Type="http://schemas.openxmlformats.org/officeDocument/2006/relationships/hyperlink" Target="https://www.programaenlinea.net/que-es-y-para-que-sirve-visual-studio/" TargetMode="External"/><Relationship Id="rId7" Type="http://schemas.openxmlformats.org/officeDocument/2006/relationships/styles" Target="styles.xml"/><Relationship Id="rId12" Type="http://schemas.openxmlformats.org/officeDocument/2006/relationships/image" Target="media/image1.png"/><Relationship Id="rId17" Type="http://schemas.openxmlformats.org/officeDocument/2006/relationships/hyperlink" Target="https://www.ingenioempresa.com/5w2h/" TargetMode="External"/><Relationship Id="rId25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hyperlink" Target="https://www.hostinger.es/tutoriales/que-es-mysql" TargetMode="External"/><Relationship Id="rId20" Type="http://schemas.openxmlformats.org/officeDocument/2006/relationships/hyperlink" Target="https://www.php.net/manual/es/intro-whatis.php" TargetMode="External"/><Relationship Id="rId29" Type="http://schemas.microsoft.com/office/2020/10/relationships/intelligence" Target="intelligence2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24" Type="http://schemas.openxmlformats.org/officeDocument/2006/relationships/hyperlink" Target="http://www.maestrosdelweb.com/que-son-las-bases-de-datos/" TargetMode="External"/><Relationship Id="rId5" Type="http://schemas.openxmlformats.org/officeDocument/2006/relationships/customXml" Target="../customXml/item5.xml"/><Relationship Id="rId15" Type="http://schemas.openxmlformats.org/officeDocument/2006/relationships/hyperlink" Target="https://rockcontent.com/es/blog/metodologia-5w2h/" TargetMode="External"/><Relationship Id="rId23" Type="http://schemas.openxmlformats.org/officeDocument/2006/relationships/hyperlink" Target="https://openwebinars.net/blog/que-es-cpp/" TargetMode="External"/><Relationship Id="rId28" Type="http://schemas.openxmlformats.org/officeDocument/2006/relationships/theme" Target="theme/theme1.xml"/><Relationship Id="rId10" Type="http://schemas.openxmlformats.org/officeDocument/2006/relationships/footnotes" Target="footnotes.xml"/><Relationship Id="rId19" Type="http://schemas.openxmlformats.org/officeDocument/2006/relationships/hyperlink" Target="https://repositorio.cepal.org/bitstream/handle/11362/44213/1/S1800568_es.pdf" TargetMode="Externa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image" Target="media/image2.png"/><Relationship Id="rId22" Type="http://schemas.openxmlformats.org/officeDocument/2006/relationships/hyperlink" Target="https://openwebinars.net/blog/que-es-mysql/" TargetMode="External"/><Relationship Id="rId27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hFi2yYpoz+YmO2aLnSIP0/L5GH3Q==">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</go:docsCustomData>
</go:gDocsCustomXmlDataStorage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20C5B3A326F77845827D913794014974" ma:contentTypeVersion="4" ma:contentTypeDescription="Crear nuevo documento." ma:contentTypeScope="" ma:versionID="f7d943da176341960d1fc9b88b49b349">
  <xsd:schema xmlns:xsd="http://www.w3.org/2001/XMLSchema" xmlns:xs="http://www.w3.org/2001/XMLSchema" xmlns:p="http://schemas.microsoft.com/office/2006/metadata/properties" xmlns:ns2="8754659f-219c-4351-9808-e54f3b0e9a99" targetNamespace="http://schemas.microsoft.com/office/2006/metadata/properties" ma:root="true" ma:fieldsID="6fb933a20ad68a6e54d4ee5d3d54b77b" ns2:_="">
    <xsd:import namespace="8754659f-219c-4351-9808-e54f3b0e9a9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754659f-219c-4351-9808-e54f3b0e9a9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1" nillable="true" ma:displayName="MediaLengthInSeconds" ma:hidden="true" ma:internalName="MediaLengthInSeconds" ma:readOnly="tru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ni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5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6F97F7AA-A97D-402B-94B2-E783C2EEC101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93994C3B-B269-410F-9F92-57AD0402830C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4.xml><?xml version="1.0" encoding="utf-8"?>
<ds:datastoreItem xmlns:ds="http://schemas.openxmlformats.org/officeDocument/2006/customXml" ds:itemID="{D35EAD06-55D1-4F83-B613-E97354444E0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754659f-219c-4351-9808-e54f3b0e9a9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5.xml><?xml version="1.0" encoding="utf-8"?>
<ds:datastoreItem xmlns:ds="http://schemas.openxmlformats.org/officeDocument/2006/customXml" ds:itemID="{AF097B10-B79D-4849-84D1-24682DFBD9B3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1287</Words>
  <Characters>7083</Characters>
  <Application>Microsoft Office Word</Application>
  <DocSecurity>0</DocSecurity>
  <Lines>59</Lines>
  <Paragraphs>1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Ruiz</dc:creator>
  <cp:lastModifiedBy>ALVAREZ CORDOVA MATTHEW ALEJANDRO</cp:lastModifiedBy>
  <cp:revision>2</cp:revision>
  <cp:lastPrinted>2022-11-25T18:28:00Z</cp:lastPrinted>
  <dcterms:created xsi:type="dcterms:W3CDTF">2023-02-10T15:14:00Z</dcterms:created>
  <dcterms:modified xsi:type="dcterms:W3CDTF">2023-02-10T15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0C5B3A326F77845827D913794014974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 edi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7th edition (author-date)</vt:lpwstr>
  </property>
  <property fmtid="{D5CDD505-2E9C-101B-9397-08002B2CF9AE}" pid="13" name="Mendeley Recent Style Id 5_1">
    <vt:lpwstr>http://www.zotero.org/styles/harvard-cite-them-right</vt:lpwstr>
  </property>
  <property fmtid="{D5CDD505-2E9C-101B-9397-08002B2CF9AE}" pid="14" name="Mendeley Recent Style Name 5_1">
    <vt:lpwstr>Cite Them Right 10th edition - Harvard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8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5b1e2cbf-0a12-39bc-87cc-7e2276d9da9f</vt:lpwstr>
  </property>
  <property fmtid="{D5CDD505-2E9C-101B-9397-08002B2CF9AE}" pid="25" name="Mendeley Citation Style_1">
    <vt:lpwstr>http://www.zotero.org/styles/apa</vt:lpwstr>
  </property>
</Properties>
</file>